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47C6B0" w14:textId="5943BE79" w:rsidR="00EE0756" w:rsidRDefault="00EE0756" w:rsidP="00960DEA">
      <w:pPr>
        <w:rPr>
          <w:sz w:val="28"/>
          <w:szCs w:val="28"/>
          <w:u w:val="single"/>
        </w:rPr>
      </w:pPr>
      <w:r w:rsidRPr="00FD4B95">
        <w:rPr>
          <w:sz w:val="28"/>
          <w:szCs w:val="28"/>
          <w:u w:val="single"/>
        </w:rPr>
        <w:t xml:space="preserve">Faculty of Pharmaceutical Medicine </w:t>
      </w:r>
      <w:r w:rsidR="00FD4B95" w:rsidRPr="00FD4B95">
        <w:rPr>
          <w:sz w:val="28"/>
          <w:szCs w:val="28"/>
          <w:u w:val="single"/>
        </w:rPr>
        <w:t>comments and submission to DHSC call for information and evidence regarding management of Sepsis</w:t>
      </w:r>
      <w:r w:rsidR="00DD70D3">
        <w:rPr>
          <w:sz w:val="28"/>
          <w:szCs w:val="28"/>
          <w:u w:val="single"/>
        </w:rPr>
        <w:t xml:space="preserve"> and </w:t>
      </w:r>
      <w:r w:rsidR="00DD70D3" w:rsidRPr="00DD70D3">
        <w:rPr>
          <w:sz w:val="28"/>
          <w:szCs w:val="28"/>
          <w:u w:val="single"/>
        </w:rPr>
        <w:t>Coroner Prevention of Future Deaths Reports</w:t>
      </w:r>
    </w:p>
    <w:p w14:paraId="16EF1FB2" w14:textId="5738E64B" w:rsidR="00DD70D3" w:rsidRPr="00904211" w:rsidRDefault="00DD70D3" w:rsidP="00960DEA">
      <w:pPr>
        <w:rPr>
          <w:i/>
          <w:iCs/>
        </w:rPr>
      </w:pPr>
      <w:r w:rsidRPr="00904211">
        <w:rPr>
          <w:i/>
          <w:iCs/>
        </w:rPr>
        <w:t>25.6.21</w:t>
      </w:r>
    </w:p>
    <w:p w14:paraId="3CE7B3C6" w14:textId="77777777" w:rsidR="00DD70D3" w:rsidRPr="00FD4B95" w:rsidRDefault="00DD70D3" w:rsidP="00960DEA">
      <w:pPr>
        <w:rPr>
          <w:sz w:val="28"/>
          <w:szCs w:val="28"/>
          <w:u w:val="single"/>
        </w:rPr>
      </w:pPr>
    </w:p>
    <w:p w14:paraId="1DE26316" w14:textId="76C35754" w:rsidR="00EE0756" w:rsidRDefault="00FD4B95" w:rsidP="00FD4B95">
      <w:pPr>
        <w:pStyle w:val="ListParagraph"/>
        <w:numPr>
          <w:ilvl w:val="0"/>
          <w:numId w:val="12"/>
        </w:numPr>
        <w:ind w:left="0"/>
      </w:pPr>
      <w:r>
        <w:t>About the Faculty of Pharmaceutical Medicine</w:t>
      </w:r>
    </w:p>
    <w:p w14:paraId="3EFA256E" w14:textId="1D7AC6CD" w:rsidR="00FD4B95" w:rsidRDefault="00FD4B95" w:rsidP="00FD4B95">
      <w:pPr>
        <w:pStyle w:val="ListParagraph"/>
        <w:ind w:left="0"/>
      </w:pPr>
    </w:p>
    <w:p w14:paraId="3240634A" w14:textId="54BAC176" w:rsidR="00FD4B95" w:rsidRDefault="00FD4B95" w:rsidP="00FD4B95">
      <w:pPr>
        <w:pStyle w:val="ListParagraph"/>
        <w:tabs>
          <w:tab w:val="left" w:pos="900"/>
        </w:tabs>
        <w:ind w:left="0"/>
      </w:pPr>
      <w:r>
        <w:t>The Faculty of Pharmaceutical Medicine of the Royal Colleges of Physicians of the UK (FPM) (</w:t>
      </w:r>
      <w:hyperlink r:id="rId5" w:history="1">
        <w:r w:rsidR="00A936EE" w:rsidRPr="0082193D">
          <w:rPr>
            <w:rStyle w:val="Hyperlink"/>
          </w:rPr>
          <w:t>www.fpm.org.uk</w:t>
        </w:r>
      </w:hyperlink>
      <w:r>
        <w:t>) is a charity and professional membership body. Our mission is to advance the science and practice of pharmaceutical medicine by working to develop and maintain competence, ethics and integrity and the highest professional standards in the specialty for the benefit of the public. We set the highest scientific and ethical standards to help unlock the full potential of new medicines and make sure they are as safe as possible for patients.</w:t>
      </w:r>
    </w:p>
    <w:p w14:paraId="6B2DDDE7" w14:textId="77777777" w:rsidR="00FD4B95" w:rsidRDefault="00FD4B95" w:rsidP="00FD4B95">
      <w:pPr>
        <w:pStyle w:val="ListParagraph"/>
      </w:pPr>
    </w:p>
    <w:p w14:paraId="2C22A65B" w14:textId="785D2F85" w:rsidR="00FD4B95" w:rsidRDefault="00FD4B95" w:rsidP="00FD4B95">
      <w:pPr>
        <w:pStyle w:val="ListParagraph"/>
        <w:ind w:left="0"/>
      </w:pPr>
      <w:r>
        <w:t xml:space="preserve">FPM provides a collective voice for our 1,500 members who work to advance the research and development of new medicines to help prevent and overcome diseases that impact on the lives of patients worldwide. They are all </w:t>
      </w:r>
      <w:proofErr w:type="gramStart"/>
      <w:r>
        <w:t>medically-qualified</w:t>
      </w:r>
      <w:proofErr w:type="gramEnd"/>
      <w:r>
        <w:t xml:space="preserve"> and employed within the pharmaceutical and biotech industries, research organisations, drug regulatory authorities, or working as independent consultants.</w:t>
      </w:r>
    </w:p>
    <w:p w14:paraId="766EDCF1" w14:textId="77777777" w:rsidR="00FD4B95" w:rsidRDefault="00FD4B95" w:rsidP="00960DEA"/>
    <w:p w14:paraId="38F986E3" w14:textId="23571E09" w:rsidR="00B37B0A" w:rsidRDefault="00B37B0A" w:rsidP="00960DEA">
      <w:pPr>
        <w:pStyle w:val="Heading1"/>
      </w:pPr>
      <w:r>
        <w:t xml:space="preserve">Guidance for the recognition </w:t>
      </w:r>
      <w:r w:rsidR="008E586C">
        <w:t xml:space="preserve">and treatment </w:t>
      </w:r>
      <w:r>
        <w:t xml:space="preserve">of sepsis may </w:t>
      </w:r>
      <w:proofErr w:type="gramStart"/>
      <w:r>
        <w:t>be in need of</w:t>
      </w:r>
      <w:proofErr w:type="gramEnd"/>
      <w:r>
        <w:t xml:space="preserve"> expedited revision with</w:t>
      </w:r>
      <w:r w:rsidR="00960DEA">
        <w:t xml:space="preserve"> </w:t>
      </w:r>
      <w:r>
        <w:t>protocols reflecting up to date NICE guidelines.</w:t>
      </w:r>
    </w:p>
    <w:p w14:paraId="4B43C3E4" w14:textId="77777777" w:rsidR="008E586C" w:rsidRDefault="008E586C" w:rsidP="008E586C">
      <w:pPr>
        <w:spacing w:after="0"/>
        <w:rPr>
          <w:i/>
          <w:iCs/>
        </w:rPr>
      </w:pPr>
    </w:p>
    <w:p w14:paraId="56131EEF" w14:textId="44BDAD54" w:rsidR="008E586C" w:rsidRDefault="008E586C" w:rsidP="008E586C">
      <w:pPr>
        <w:spacing w:after="0"/>
        <w:rPr>
          <w:i/>
          <w:iCs/>
        </w:rPr>
      </w:pPr>
      <w:r>
        <w:rPr>
          <w:i/>
          <w:iCs/>
        </w:rPr>
        <w:t>“S</w:t>
      </w:r>
      <w:r w:rsidRPr="008E586C">
        <w:rPr>
          <w:i/>
          <w:iCs/>
        </w:rPr>
        <w:t>epsis guidance relating to different age groups including children and babies (i.e., to ensure it reflects NICE guidance);</w:t>
      </w:r>
      <w:r>
        <w:rPr>
          <w:i/>
          <w:iCs/>
        </w:rPr>
        <w:t>”</w:t>
      </w:r>
    </w:p>
    <w:p w14:paraId="3BAF40BD" w14:textId="77777777" w:rsidR="004621AE" w:rsidRPr="008E586C" w:rsidRDefault="004621AE" w:rsidP="008E586C">
      <w:pPr>
        <w:spacing w:after="0"/>
        <w:rPr>
          <w:i/>
          <w:iCs/>
        </w:rPr>
      </w:pPr>
    </w:p>
    <w:p w14:paraId="2E6B6687" w14:textId="4D53689A" w:rsidR="008E586C" w:rsidRDefault="008E586C" w:rsidP="008E586C">
      <w:pPr>
        <w:rPr>
          <w:i/>
          <w:iCs/>
        </w:rPr>
      </w:pPr>
      <w:r>
        <w:rPr>
          <w:i/>
          <w:iCs/>
        </w:rPr>
        <w:t>“</w:t>
      </w:r>
      <w:r w:rsidRPr="008E586C">
        <w:rPr>
          <w:i/>
          <w:iCs/>
        </w:rPr>
        <w:t>The messaging about the timely and prompt prescribing of antibiotic medication is in need of a review, as the Inquest highlighted issues of a possible overly cautious approach in their use, when there was no impediment to such use, and they may have saved Sheldon’s life.</w:t>
      </w:r>
      <w:r>
        <w:rPr>
          <w:i/>
          <w:iCs/>
        </w:rPr>
        <w:t>”</w:t>
      </w:r>
    </w:p>
    <w:p w14:paraId="13E0C2E6" w14:textId="717D8069" w:rsidR="004621AE" w:rsidRPr="004621AE" w:rsidRDefault="006C2913" w:rsidP="008E586C">
      <w:r>
        <w:t xml:space="preserve">Sepsis is incredibly </w:t>
      </w:r>
      <w:r w:rsidR="00D50966">
        <w:t>common,</w:t>
      </w:r>
      <w:r>
        <w:t xml:space="preserve"> </w:t>
      </w:r>
      <w:r w:rsidR="00A6531B">
        <w:t xml:space="preserve">but the diagnosis and treatment of sepsis is </w:t>
      </w:r>
      <w:r w:rsidR="003D5A7D">
        <w:t>controversial and confusing</w:t>
      </w:r>
      <w:r w:rsidR="001C26B4">
        <w:t>. It</w:t>
      </w:r>
      <w:r w:rsidR="003D5A7D">
        <w:t xml:space="preserve"> is often compounded by a misunderstanding of stewardship.</w:t>
      </w:r>
    </w:p>
    <w:p w14:paraId="44A7FC47" w14:textId="0F99D161" w:rsidR="008E586C" w:rsidRDefault="008E586C" w:rsidP="004F73B1">
      <w:pPr>
        <w:pStyle w:val="Heading2"/>
      </w:pPr>
      <w:r>
        <w:t>Sepsis is difficult to define and not one disease –</w:t>
      </w:r>
      <w:r w:rsidR="00D63582">
        <w:t xml:space="preserve"> </w:t>
      </w:r>
    </w:p>
    <w:p w14:paraId="18D98DDF" w14:textId="22AF7D88" w:rsidR="004F73B1" w:rsidRDefault="004F73B1" w:rsidP="00D63582">
      <w:pPr>
        <w:spacing w:after="0"/>
      </w:pPr>
    </w:p>
    <w:p w14:paraId="416F87C6" w14:textId="63685A87" w:rsidR="00C443A4" w:rsidRPr="00DB5B4C" w:rsidRDefault="00DB5B4C" w:rsidP="00D63582">
      <w:pPr>
        <w:spacing w:after="0"/>
        <w:rPr>
          <w:i/>
          <w:iCs/>
        </w:rPr>
      </w:pPr>
      <w:r w:rsidRPr="00DB5B4C">
        <w:rPr>
          <w:i/>
          <w:iCs/>
        </w:rPr>
        <w:t xml:space="preserve">Not all </w:t>
      </w:r>
      <w:r w:rsidR="00C443A4" w:rsidRPr="00DB5B4C">
        <w:rPr>
          <w:i/>
          <w:iCs/>
        </w:rPr>
        <w:t>Sepsis</w:t>
      </w:r>
      <w:r w:rsidRPr="00DB5B4C">
        <w:rPr>
          <w:i/>
          <w:iCs/>
        </w:rPr>
        <w:t xml:space="preserve"> is the same</w:t>
      </w:r>
      <w:r w:rsidR="002875A0">
        <w:rPr>
          <w:i/>
          <w:iCs/>
        </w:rPr>
        <w:t xml:space="preserve"> (and a lot of ‘sepsis’ </w:t>
      </w:r>
      <w:r w:rsidR="00034582">
        <w:rPr>
          <w:i/>
          <w:iCs/>
        </w:rPr>
        <w:t>may not be</w:t>
      </w:r>
      <w:r w:rsidR="002875A0">
        <w:rPr>
          <w:i/>
          <w:iCs/>
        </w:rPr>
        <w:t xml:space="preserve"> sepsis)</w:t>
      </w:r>
    </w:p>
    <w:p w14:paraId="213E5FC7" w14:textId="77777777" w:rsidR="00C443A4" w:rsidRDefault="00C443A4" w:rsidP="00D63582">
      <w:pPr>
        <w:spacing w:after="0"/>
      </w:pPr>
    </w:p>
    <w:p w14:paraId="2F2D2EDA" w14:textId="75658274" w:rsidR="00D63582" w:rsidRDefault="00D63582" w:rsidP="00D63582">
      <w:pPr>
        <w:spacing w:after="0"/>
      </w:pPr>
      <w:r>
        <w:t>“The sepsis illness concept is predicated on infection as its trigger, acknowledging the current challenges in the microbiological identification of infection.</w:t>
      </w:r>
      <w:r w:rsidR="00FD4B95">
        <w:t xml:space="preserve">” </w:t>
      </w:r>
      <w:r>
        <w:t>Singer et al 2016</w:t>
      </w:r>
      <w:r w:rsidR="0023232A">
        <w:t xml:space="preserve"> </w:t>
      </w:r>
      <w:r w:rsidR="00B72CC8">
        <w:fldChar w:fldCharType="begin">
          <w:fldData xml:space="preserve">PEVuZE5vdGU+PENpdGU+PEF1dGhvcj5TaW5nZXI8L0F1dGhvcj48WWVhcj4yMDE2PC9ZZWFyPjxS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==
</w:fldData>
        </w:fldChar>
      </w:r>
      <w:r w:rsidR="00B72CC8">
        <w:instrText xml:space="preserve"> ADDIN EN.CITE </w:instrText>
      </w:r>
      <w:r w:rsidR="00B72CC8">
        <w:fldChar w:fldCharType="begin">
          <w:fldData xml:space="preserve">PEVuZE5vdGU+PENpdGU+PEF1dGhvcj5TaW5nZXI8L0F1dGhvcj48WWVhcj4yMDE2PC9ZZWFyPjxS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==
</w:fldData>
        </w:fldChar>
      </w:r>
      <w:r w:rsidR="00B72CC8">
        <w:instrText xml:space="preserve"> ADDIN EN.CITE.DATA </w:instrText>
      </w:r>
      <w:r w:rsidR="00B72CC8">
        <w:fldChar w:fldCharType="end"/>
      </w:r>
      <w:r w:rsidR="00B72CC8">
        <w:fldChar w:fldCharType="separate"/>
      </w:r>
      <w:r w:rsidR="00B72CC8">
        <w:rPr>
          <w:noProof/>
        </w:rPr>
        <w:t>(Singer, Deutschman et al. 2016)</w:t>
      </w:r>
      <w:r w:rsidR="00B72CC8">
        <w:fldChar w:fldCharType="end"/>
      </w:r>
    </w:p>
    <w:p w14:paraId="3F2E2FFB" w14:textId="69F38D8B" w:rsidR="004F73B1" w:rsidRDefault="004F73B1" w:rsidP="00D63582">
      <w:pPr>
        <w:spacing w:after="0"/>
      </w:pPr>
    </w:p>
    <w:p w14:paraId="02859263" w14:textId="3565DFFC" w:rsidR="00FD4B95" w:rsidRDefault="004F73B1" w:rsidP="004F73B1">
      <w:pPr>
        <w:spacing w:after="0"/>
      </w:pPr>
      <w:r>
        <w:t>“Up to 40% of patients initially treated for sepsis have a low post hoc probability of bacterial infection; hence, a forced rush to treatment will expose many patients to the risks of antibiotics without any benefit</w:t>
      </w:r>
      <w:r w:rsidR="00D50966">
        <w:t>.”</w:t>
      </w:r>
      <w:r>
        <w:t xml:space="preserve"> </w:t>
      </w:r>
      <w:r w:rsidR="00FD4B95">
        <w:fldChar w:fldCharType="begin">
          <w:fldData xml:space="preserve">PEVuZE5vdGU+PENpdGU+PEF1dGhvcj5SaGVlPC9BdXRob3I+PFllYXI+MjAyMTwvWWVhcj48UmVj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</w:fldData>
        </w:fldChar>
      </w:r>
      <w:r w:rsidR="00FD4B95">
        <w:instrText xml:space="preserve"> ADDIN EN.CITE </w:instrText>
      </w:r>
      <w:r w:rsidR="00FD4B95">
        <w:fldChar w:fldCharType="begin">
          <w:fldData xml:space="preserve">PEVuZE5vdGU+PENpdGU+PEF1dGhvcj5SaGVlPC9BdXRob3I+PFllYXI+MjAyMTwvWWVhcj48UmVj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</w:fldData>
        </w:fldChar>
      </w:r>
      <w:r w:rsidR="00FD4B95">
        <w:instrText xml:space="preserve"> ADDIN EN.CITE.DATA </w:instrText>
      </w:r>
      <w:r w:rsidR="00FD4B95">
        <w:fldChar w:fldCharType="end"/>
      </w:r>
      <w:r w:rsidR="00FD4B95">
        <w:fldChar w:fldCharType="separate"/>
      </w:r>
      <w:r w:rsidR="00FD4B95">
        <w:rPr>
          <w:noProof/>
        </w:rPr>
        <w:t>(Rhee, Chiotos et al. 2021)</w:t>
      </w:r>
      <w:r w:rsidR="00FD4B95">
        <w:fldChar w:fldCharType="end"/>
      </w:r>
      <w:r w:rsidR="00FD4B95">
        <w:t>.</w:t>
      </w:r>
    </w:p>
    <w:p w14:paraId="762FEDAB" w14:textId="773D35E8" w:rsidR="00592FC6" w:rsidRDefault="007823B8" w:rsidP="004F73B1">
      <w:pPr>
        <w:spacing w:after="0"/>
      </w:pPr>
      <w:r>
        <w:lastRenderedPageBreak/>
        <w:t>The paper list</w:t>
      </w:r>
      <w:r w:rsidR="001C26B4">
        <w:t>s</w:t>
      </w:r>
      <w:r>
        <w:t xml:space="preserve"> many conditions that can mimic sepsis</w:t>
      </w:r>
      <w:r w:rsidR="00FD4B95">
        <w:t>.</w:t>
      </w:r>
      <w:r>
        <w:t xml:space="preserve"> </w:t>
      </w:r>
      <w:r w:rsidR="00276037">
        <w:t xml:space="preserve">A paper from Mark </w:t>
      </w:r>
      <w:proofErr w:type="spellStart"/>
      <w:r w:rsidR="00276037">
        <w:t>Bonten’s</w:t>
      </w:r>
      <w:proofErr w:type="spellEnd"/>
      <w:r w:rsidR="00276037">
        <w:t xml:space="preserve"> group evaluate</w:t>
      </w:r>
      <w:r w:rsidR="00DC4AE4">
        <w:t>d</w:t>
      </w:r>
      <w:r w:rsidR="00276037">
        <w:t xml:space="preserve"> </w:t>
      </w:r>
      <w:r w:rsidR="00BC4232">
        <w:t>t</w:t>
      </w:r>
      <w:r w:rsidR="00BC4232" w:rsidRPr="00BC4232">
        <w:t xml:space="preserve">he plausibility of infection (none, possible, probable, definite) </w:t>
      </w:r>
      <w:r w:rsidR="00BC4232">
        <w:t>in sepsis</w:t>
      </w:r>
      <w:r w:rsidR="00FD4B95">
        <w:t>,</w:t>
      </w:r>
      <w:r w:rsidR="00BC4232">
        <w:t xml:space="preserve"> using </w:t>
      </w:r>
      <w:r w:rsidR="00BC4232" w:rsidRPr="00BC4232">
        <w:t xml:space="preserve">available clinical, microbiological, and radiological evidence and according to the </w:t>
      </w:r>
      <w:proofErr w:type="spellStart"/>
      <w:r w:rsidR="00BC4232" w:rsidRPr="00BC4232">
        <w:t>Centers</w:t>
      </w:r>
      <w:proofErr w:type="spellEnd"/>
      <w:r w:rsidR="00BC4232" w:rsidRPr="00BC4232">
        <w:t xml:space="preserve"> for Disease Control and Prevention (CDC) and the International Sepsis Forum (ISF) criteria</w:t>
      </w:r>
      <w:r w:rsidR="00BC4232">
        <w:t>. On that basis</w:t>
      </w:r>
      <w:r w:rsidR="001C26B4">
        <w:t>,</w:t>
      </w:r>
      <w:r w:rsidR="00BC4232">
        <w:t xml:space="preserve"> </w:t>
      </w:r>
      <w:r w:rsidR="00DC4AE4">
        <w:t xml:space="preserve">of </w:t>
      </w:r>
      <w:r w:rsidR="00DC4AE4" w:rsidRPr="00DC4AE4">
        <w:t xml:space="preserve">2579 </w:t>
      </w:r>
      <w:r w:rsidR="00DC4AE4">
        <w:t xml:space="preserve">Dutch </w:t>
      </w:r>
      <w:r w:rsidR="00DC4AE4" w:rsidRPr="00DC4AE4">
        <w:t xml:space="preserve">patients treated for sepsis, 13% had a post-hoc infection likelihood of “none”, and an additional 30% of “possible”. </w:t>
      </w:r>
      <w:r w:rsidR="00BC4232" w:rsidRPr="00BC4232">
        <w:t xml:space="preserve"> </w:t>
      </w:r>
      <w:r w:rsidR="009179AE">
        <w:fldChar w:fldCharType="begin">
          <w:fldData xml:space="preserve">PEVuZE5vdGU+PENpdGU+PEF1dGhvcj5LbGVpbiBLbG91d2VuYmVyZzwvQXV0aG9yPjxZZWFyPjIw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==
</w:fldData>
        </w:fldChar>
      </w:r>
      <w:r w:rsidR="009179AE">
        <w:instrText xml:space="preserve"> ADDIN EN.CITE </w:instrText>
      </w:r>
      <w:r w:rsidR="009179AE">
        <w:fldChar w:fldCharType="begin">
          <w:fldData xml:space="preserve">PEVuZE5vdGU+PENpdGU+PEF1dGhvcj5LbGVpbiBLbG91d2VuYmVyZzwvQXV0aG9yPjxZZWFyPjIw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==
</w:fldData>
        </w:fldChar>
      </w:r>
      <w:r w:rsidR="009179AE">
        <w:instrText xml:space="preserve"> ADDIN EN.CITE.DATA </w:instrText>
      </w:r>
      <w:r w:rsidR="009179AE">
        <w:fldChar w:fldCharType="end"/>
      </w:r>
      <w:r w:rsidR="009179AE">
        <w:fldChar w:fldCharType="separate"/>
      </w:r>
      <w:r w:rsidR="009179AE">
        <w:rPr>
          <w:noProof/>
        </w:rPr>
        <w:t>(Klein Klouwenberg, Cremer et al. 2015)</w:t>
      </w:r>
      <w:r w:rsidR="009179AE">
        <w:fldChar w:fldCharType="end"/>
      </w:r>
      <w:r w:rsidR="00194FE9">
        <w:t xml:space="preserve">. </w:t>
      </w:r>
      <w:r w:rsidR="00551985">
        <w:t>Inevitably m</w:t>
      </w:r>
      <w:r w:rsidR="00E423BC">
        <w:t xml:space="preserve">ost evidence comes from critical care </w:t>
      </w:r>
      <w:r w:rsidR="00551985">
        <w:t>units</w:t>
      </w:r>
      <w:r w:rsidR="00592FC6">
        <w:t>.</w:t>
      </w:r>
      <w:r w:rsidR="00551985">
        <w:t xml:space="preserve"> </w:t>
      </w:r>
    </w:p>
    <w:p w14:paraId="5CBBA2A6" w14:textId="255BAF32" w:rsidR="004B6903" w:rsidRDefault="004B6903" w:rsidP="004F73B1">
      <w:pPr>
        <w:spacing w:after="0"/>
      </w:pPr>
    </w:p>
    <w:p w14:paraId="495CD26D" w14:textId="7068E078" w:rsidR="004B6903" w:rsidRPr="004B6903" w:rsidRDefault="004B6903" w:rsidP="004F73B1">
      <w:pPr>
        <w:spacing w:after="0"/>
        <w:rPr>
          <w:i/>
          <w:iCs/>
        </w:rPr>
      </w:pPr>
      <w:r w:rsidRPr="004B6903">
        <w:rPr>
          <w:i/>
          <w:iCs/>
        </w:rPr>
        <w:t>Not all patients are the same</w:t>
      </w:r>
    </w:p>
    <w:p w14:paraId="6ADA93B5" w14:textId="5E617725" w:rsidR="00DB5B4C" w:rsidRDefault="00DB5B4C" w:rsidP="004F73B1">
      <w:pPr>
        <w:spacing w:after="0"/>
      </w:pPr>
    </w:p>
    <w:p w14:paraId="0720F133" w14:textId="76B43500" w:rsidR="004B6903" w:rsidRDefault="004B6903" w:rsidP="004F73B1">
      <w:pPr>
        <w:spacing w:after="0"/>
      </w:pPr>
      <w:r>
        <w:t>A</w:t>
      </w:r>
      <w:r w:rsidR="00CE1FFE">
        <w:t xml:space="preserve"> high percentage of patients wit</w:t>
      </w:r>
      <w:r w:rsidR="00C2593E">
        <w:t>h</w:t>
      </w:r>
      <w:r w:rsidR="00CE1FFE">
        <w:t xml:space="preserve"> sepsis have marked underlying co</w:t>
      </w:r>
      <w:r w:rsidR="009D09B5">
        <w:t>-</w:t>
      </w:r>
      <w:r w:rsidR="00CE1FFE">
        <w:t>morbidities</w:t>
      </w:r>
      <w:r>
        <w:t xml:space="preserve"> and make interpretation of research especially </w:t>
      </w:r>
      <w:r w:rsidR="007B2AA5">
        <w:t>all-cause</w:t>
      </w:r>
      <w:r>
        <w:t xml:space="preserve"> mortality extremely challenging.</w:t>
      </w:r>
      <w:r w:rsidR="00294750">
        <w:t xml:space="preserve"> </w:t>
      </w:r>
      <w:r w:rsidR="00631ECA">
        <w:t>Most data is f</w:t>
      </w:r>
      <w:r w:rsidR="001C26B4">
        <w:t>rom</w:t>
      </w:r>
      <w:r w:rsidR="00631ECA">
        <w:t xml:space="preserve"> critical care</w:t>
      </w:r>
      <w:r w:rsidR="001C26B4">
        <w:t>,</w:t>
      </w:r>
      <w:r w:rsidR="00631ECA">
        <w:t xml:space="preserve"> either HDUs or ICUs</w:t>
      </w:r>
      <w:r w:rsidR="001C26B4">
        <w:t>,</w:t>
      </w:r>
      <w:r w:rsidR="00631ECA">
        <w:t xml:space="preserve"> but </w:t>
      </w:r>
      <w:r w:rsidR="00294750">
        <w:t xml:space="preserve">has been suggested the source of 70% of sepsis is from community acquired infections </w:t>
      </w:r>
      <w:r w:rsidR="00294750">
        <w:fldChar w:fldCharType="begin">
          <w:fldData xml:space="preserve">PEVuZE5vdGU+PENpdGU+PEF1dGhvcj5Fc3RlYmFuPC9BdXRob3I+PFllYXI+MjAwNzwvWWVhcj48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</w:fldData>
        </w:fldChar>
      </w:r>
      <w:r w:rsidR="00294750">
        <w:instrText xml:space="preserve"> ADDIN EN.CITE </w:instrText>
      </w:r>
      <w:r w:rsidR="00294750">
        <w:fldChar w:fldCharType="begin">
          <w:fldData xml:space="preserve">PEVuZE5vdGU+PENpdGU+PEF1dGhvcj5Fc3RlYmFuPC9BdXRob3I+PFllYXI+MjAwNzwvWWVhcj48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</w:fldData>
        </w:fldChar>
      </w:r>
      <w:r w:rsidR="00294750">
        <w:instrText xml:space="preserve"> ADDIN EN.CITE.DATA </w:instrText>
      </w:r>
      <w:r w:rsidR="00294750">
        <w:fldChar w:fldCharType="end"/>
      </w:r>
      <w:r w:rsidR="00294750">
        <w:fldChar w:fldCharType="separate"/>
      </w:r>
      <w:r w:rsidR="00294750">
        <w:rPr>
          <w:noProof/>
        </w:rPr>
        <w:t>(Esteban, Frutos-Vivar et al. 2007)</w:t>
      </w:r>
      <w:r w:rsidR="00294750">
        <w:fldChar w:fldCharType="end"/>
      </w:r>
      <w:r w:rsidR="00294750">
        <w:t>.</w:t>
      </w:r>
    </w:p>
    <w:p w14:paraId="5C50EB4E" w14:textId="3AED50D0" w:rsidR="00631ECA" w:rsidRDefault="00631ECA" w:rsidP="004F73B1">
      <w:pPr>
        <w:spacing w:after="0"/>
      </w:pPr>
    </w:p>
    <w:p w14:paraId="3D4216D3" w14:textId="3809EEAF" w:rsidR="00631ECA" w:rsidRDefault="00631ECA" w:rsidP="004F73B1">
      <w:pPr>
        <w:spacing w:after="0"/>
      </w:pPr>
      <w:r>
        <w:t>Diagnosis and identification of a putative bacterial pathogen will be different in different settings.</w:t>
      </w:r>
    </w:p>
    <w:p w14:paraId="55C21804" w14:textId="5665829D" w:rsidR="00C443A4" w:rsidRDefault="00C443A4" w:rsidP="004F73B1">
      <w:pPr>
        <w:spacing w:after="0"/>
      </w:pPr>
    </w:p>
    <w:p w14:paraId="5E1C6854" w14:textId="5E3E4E5A" w:rsidR="009C66DB" w:rsidRPr="009C66DB" w:rsidRDefault="009C66DB" w:rsidP="004F73B1">
      <w:pPr>
        <w:spacing w:after="0"/>
        <w:rPr>
          <w:b/>
          <w:bCs/>
        </w:rPr>
      </w:pPr>
      <w:r w:rsidRPr="009C66DB">
        <w:rPr>
          <w:b/>
          <w:bCs/>
        </w:rPr>
        <w:t>Bacterial aetiology and antibiotic prescribing</w:t>
      </w:r>
    </w:p>
    <w:p w14:paraId="301EE072" w14:textId="77777777" w:rsidR="009C66DB" w:rsidRDefault="009C66DB" w:rsidP="004F73B1">
      <w:pPr>
        <w:spacing w:after="0"/>
      </w:pPr>
    </w:p>
    <w:p w14:paraId="60A8CA2D" w14:textId="524AA4E2" w:rsidR="00717CEC" w:rsidRDefault="00DC3783" w:rsidP="004F73B1">
      <w:pPr>
        <w:spacing w:after="0"/>
      </w:pPr>
      <w:r>
        <w:t xml:space="preserve">As 97% of patients with sepsis </w:t>
      </w:r>
      <w:r w:rsidR="00B93A64">
        <w:t xml:space="preserve">have possible, </w:t>
      </w:r>
      <w:r w:rsidR="007B2AA5">
        <w:t>probabl</w:t>
      </w:r>
      <w:r w:rsidR="002875A0">
        <w:t>e</w:t>
      </w:r>
      <w:r w:rsidR="007B2AA5">
        <w:t>,</w:t>
      </w:r>
      <w:r w:rsidR="00B93A64">
        <w:t xml:space="preserve"> or definite bacterial infection</w:t>
      </w:r>
      <w:r w:rsidR="001C26B4">
        <w:t>,</w:t>
      </w:r>
      <w:r w:rsidR="00B93A64">
        <w:t xml:space="preserve"> choice of antibiotic </w:t>
      </w:r>
      <w:r w:rsidR="00AF7D73">
        <w:t xml:space="preserve">both to treat individual patients and </w:t>
      </w:r>
      <w:r w:rsidR="00B93A64">
        <w:t xml:space="preserve">to avoid </w:t>
      </w:r>
      <w:r w:rsidR="00AF7D73">
        <w:t xml:space="preserve">increasing in resistance due </w:t>
      </w:r>
      <w:r w:rsidR="002875A0">
        <w:t xml:space="preserve">to </w:t>
      </w:r>
      <w:r w:rsidR="00AF7D73">
        <w:t xml:space="preserve">local overprescribing is important. </w:t>
      </w:r>
    </w:p>
    <w:p w14:paraId="11A73266" w14:textId="77777777" w:rsidR="00717CEC" w:rsidRDefault="00717CEC" w:rsidP="004F73B1">
      <w:pPr>
        <w:spacing w:after="0"/>
      </w:pPr>
    </w:p>
    <w:p w14:paraId="3907B63E" w14:textId="4E22FE93" w:rsidR="005E16A8" w:rsidRPr="005E16A8" w:rsidRDefault="005E16A8" w:rsidP="004F73B1">
      <w:pPr>
        <w:spacing w:after="0"/>
        <w:rPr>
          <w:i/>
          <w:iCs/>
        </w:rPr>
      </w:pPr>
      <w:r w:rsidRPr="005E16A8">
        <w:rPr>
          <w:i/>
          <w:iCs/>
        </w:rPr>
        <w:t>Not all antibiotics are the same</w:t>
      </w:r>
    </w:p>
    <w:p w14:paraId="7CBEC8E7" w14:textId="77777777" w:rsidR="005E16A8" w:rsidRDefault="005E16A8" w:rsidP="004F73B1">
      <w:pPr>
        <w:spacing w:after="0"/>
      </w:pPr>
    </w:p>
    <w:p w14:paraId="7207E3E3" w14:textId="33BE69C3" w:rsidR="005E16A8" w:rsidRDefault="005E16A8" w:rsidP="005E16A8">
      <w:pPr>
        <w:spacing w:after="0"/>
      </w:pPr>
      <w:r>
        <w:t xml:space="preserve">The choice of antibiotics is substantial illustrated by WHOs </w:t>
      </w:r>
      <w:proofErr w:type="spellStart"/>
      <w:r>
        <w:t>AWaRE</w:t>
      </w:r>
      <w:proofErr w:type="spellEnd"/>
      <w:r>
        <w:t xml:space="preserve"> list </w:t>
      </w:r>
    </w:p>
    <w:p w14:paraId="2AEC1FB4" w14:textId="3F890944" w:rsidR="005E16A8" w:rsidRDefault="005E16A8" w:rsidP="005E16A8">
      <w:pPr>
        <w:spacing w:after="0"/>
      </w:pPr>
    </w:p>
    <w:p w14:paraId="6F3FF723" w14:textId="265AFA6A" w:rsidR="005F0597" w:rsidRPr="005F0597" w:rsidRDefault="005F0597" w:rsidP="005F0597">
      <w:pPr>
        <w:spacing w:after="0" w:line="276" w:lineRule="auto"/>
        <w:rPr>
          <w:rFonts w:eastAsia="Times New Roman" w:cstheme="minorHAnsi"/>
          <w:lang w:eastAsia="en-GB"/>
        </w:rPr>
      </w:pPr>
      <w:r w:rsidRPr="005F0597">
        <w:rPr>
          <w:rFonts w:eastAsia="Times New Roman" w:cstheme="minorHAnsi"/>
          <w:lang w:eastAsia="en-GB"/>
        </w:rPr>
        <w:t xml:space="preserve">WHO have suggested that a classification of antibiotics as Access, Watch and Reserve as part of their Essential Medicines </w:t>
      </w:r>
      <w:proofErr w:type="gramStart"/>
      <w:r w:rsidRPr="005F0597">
        <w:rPr>
          <w:rFonts w:eastAsia="Times New Roman" w:cstheme="minorHAnsi"/>
          <w:lang w:eastAsia="en-GB"/>
        </w:rPr>
        <w:t>classification.</w:t>
      </w:r>
      <w:proofErr w:type="gramEnd"/>
      <w:r w:rsidRPr="005F0597">
        <w:rPr>
          <w:rFonts w:eastAsia="Times New Roman" w:cstheme="minorHAnsi"/>
          <w:lang w:eastAsia="en-GB"/>
        </w:rPr>
        <w:t xml:space="preserve"> This has been adapted for the UK (Budd 2019) to guide the use of preferred first line antibiotics (access) or those broad spectrum with higher resistance potential (watch) or those that we should use a last-line agents where there are no other option (reserve). The UK AMR National Action Plan has set targets to reduce the consumption of antibacterials in the watch and reserve groups by 10%.  </w:t>
      </w:r>
      <w:r w:rsidR="001A6FCE">
        <w:rPr>
          <w:rFonts w:eastAsia="Times New Roman" w:cstheme="minorHAnsi"/>
          <w:lang w:eastAsia="en-GB"/>
        </w:rPr>
        <w:t xml:space="preserve">Most antibiotics </w:t>
      </w:r>
      <w:r w:rsidR="001244FD">
        <w:rPr>
          <w:rFonts w:eastAsia="Times New Roman" w:cstheme="minorHAnsi"/>
          <w:lang w:eastAsia="en-GB"/>
        </w:rPr>
        <w:t xml:space="preserve">have an </w:t>
      </w:r>
      <w:r w:rsidR="001C26B4">
        <w:rPr>
          <w:rFonts w:eastAsia="Times New Roman" w:cstheme="minorHAnsi"/>
          <w:lang w:eastAsia="en-GB"/>
        </w:rPr>
        <w:t>IV</w:t>
      </w:r>
      <w:r w:rsidR="001244FD">
        <w:rPr>
          <w:rFonts w:eastAsia="Times New Roman" w:cstheme="minorHAnsi"/>
          <w:lang w:eastAsia="en-GB"/>
        </w:rPr>
        <w:t xml:space="preserve"> formulation and can be used in hospital settings.</w:t>
      </w:r>
    </w:p>
    <w:p w14:paraId="03F8E52B" w14:textId="49FF10E7" w:rsidR="005F0597" w:rsidRDefault="005F0597" w:rsidP="005F0597">
      <w:pPr>
        <w:spacing w:line="276" w:lineRule="auto"/>
        <w:ind w:left="360"/>
        <w:rPr>
          <w:rFonts w:eastAsia="Times New Roman" w:cstheme="minorHAnsi"/>
          <w:lang w:eastAsia="en-GB"/>
        </w:rPr>
      </w:pPr>
      <w:r w:rsidRPr="003D4EC4">
        <w:rPr>
          <w:rFonts w:eastAsia="Times New Roman" w:cstheme="minorHAnsi"/>
          <w:lang w:eastAsia="en-GB"/>
        </w:rPr>
        <w:t xml:space="preserve"> </w:t>
      </w:r>
    </w:p>
    <w:p w14:paraId="59385026" w14:textId="6067A0AA" w:rsidR="002875A0" w:rsidRDefault="002875A0" w:rsidP="005F0597">
      <w:pPr>
        <w:spacing w:line="276" w:lineRule="auto"/>
        <w:ind w:left="360"/>
        <w:rPr>
          <w:rFonts w:eastAsia="Times New Roman" w:cstheme="minorHAnsi"/>
          <w:lang w:eastAsia="en-GB"/>
        </w:rPr>
      </w:pPr>
    </w:p>
    <w:p w14:paraId="028B71F4" w14:textId="792A7B57" w:rsidR="002875A0" w:rsidRDefault="002875A0" w:rsidP="005F0597">
      <w:pPr>
        <w:spacing w:line="276" w:lineRule="auto"/>
        <w:ind w:left="360"/>
        <w:rPr>
          <w:rFonts w:eastAsia="Times New Roman" w:cstheme="minorHAnsi"/>
          <w:lang w:eastAsia="en-GB"/>
        </w:rPr>
      </w:pPr>
    </w:p>
    <w:p w14:paraId="6DCAA8D8" w14:textId="12BC6A92" w:rsidR="002875A0" w:rsidRDefault="002875A0" w:rsidP="005F0597">
      <w:pPr>
        <w:spacing w:line="276" w:lineRule="auto"/>
        <w:ind w:left="360"/>
        <w:rPr>
          <w:rFonts w:eastAsia="Times New Roman" w:cstheme="minorHAnsi"/>
          <w:lang w:eastAsia="en-GB"/>
        </w:rPr>
      </w:pPr>
    </w:p>
    <w:p w14:paraId="61511F81" w14:textId="0032881C" w:rsidR="002875A0" w:rsidRDefault="002875A0" w:rsidP="005F0597">
      <w:pPr>
        <w:spacing w:line="276" w:lineRule="auto"/>
        <w:ind w:left="360"/>
        <w:rPr>
          <w:rFonts w:eastAsia="Times New Roman" w:cstheme="minorHAnsi"/>
          <w:lang w:eastAsia="en-GB"/>
        </w:rPr>
      </w:pPr>
    </w:p>
    <w:p w14:paraId="2D9C5165" w14:textId="77777777" w:rsidR="002875A0" w:rsidRDefault="002875A0" w:rsidP="005F0597">
      <w:pPr>
        <w:spacing w:line="276" w:lineRule="auto"/>
        <w:ind w:left="360"/>
        <w:rPr>
          <w:rFonts w:eastAsia="Times New Roman" w:cstheme="minorHAnsi"/>
          <w:lang w:eastAsia="en-GB"/>
        </w:rPr>
      </w:pPr>
    </w:p>
    <w:p w14:paraId="14964D0B" w14:textId="651649EE" w:rsidR="002875A0" w:rsidRDefault="002875A0" w:rsidP="00904211">
      <w:pPr>
        <w:spacing w:line="276" w:lineRule="auto"/>
        <w:rPr>
          <w:rFonts w:eastAsia="Times New Roman" w:cstheme="minorHAnsi"/>
          <w:lang w:eastAsia="en-GB"/>
        </w:rPr>
      </w:pPr>
    </w:p>
    <w:p w14:paraId="231F0C60" w14:textId="77777777" w:rsidR="002875A0" w:rsidRPr="00F66A27" w:rsidRDefault="002875A0" w:rsidP="005F0597">
      <w:pPr>
        <w:spacing w:line="276" w:lineRule="auto"/>
        <w:ind w:left="360"/>
        <w:rPr>
          <w:rFonts w:eastAsia="Times New Roman" w:cstheme="minorHAnsi"/>
          <w:lang w:eastAsia="en-GB"/>
        </w:rPr>
      </w:pPr>
    </w:p>
    <w:tbl>
      <w:tblPr>
        <w:tblW w:w="8933" w:type="dxa"/>
        <w:tblCellMar>
          <w:left w:w="0" w:type="dxa"/>
          <w:right w:w="0" w:type="dxa"/>
        </w:tblCellMar>
        <w:tblLook w:val="0420" w:firstRow="1" w:lastRow="0" w:firstColumn="0" w:lastColumn="0" w:noHBand="0" w:noVBand="1"/>
      </w:tblPr>
      <w:tblGrid>
        <w:gridCol w:w="2838"/>
        <w:gridCol w:w="3260"/>
        <w:gridCol w:w="2835"/>
      </w:tblGrid>
      <w:tr w:rsidR="005F0597" w:rsidRPr="00F66A27" w14:paraId="209B3B91" w14:textId="77777777" w:rsidTr="00B00804">
        <w:trPr>
          <w:trHeight w:val="293"/>
        </w:trPr>
        <w:tc>
          <w:tcPr>
            <w:tcW w:w="2838" w:type="dxa"/>
            <w:tcBorders>
              <w:top w:val="single" w:sz="8" w:space="0" w:color="FFFFFF"/>
              <w:left w:val="single" w:sz="8" w:space="0" w:color="FFFFFF"/>
              <w:bottom w:val="single" w:sz="24" w:space="0" w:color="FFFFFF"/>
              <w:right w:val="single" w:sz="8" w:space="0" w:color="FFFFFF"/>
            </w:tcBorders>
            <w:shd w:val="clear" w:color="auto" w:fill="333092"/>
            <w:tcMar>
              <w:top w:w="72" w:type="dxa"/>
              <w:left w:w="144" w:type="dxa"/>
              <w:bottom w:w="72" w:type="dxa"/>
              <w:right w:w="144" w:type="dxa"/>
            </w:tcMar>
            <w:hideMark/>
          </w:tcPr>
          <w:p w14:paraId="7E7C4203" w14:textId="77777777" w:rsidR="005F0597" w:rsidRPr="00477CD7" w:rsidRDefault="005F0597" w:rsidP="00B00804">
            <w:pPr>
              <w:spacing w:line="276" w:lineRule="auto"/>
              <w:ind w:left="360"/>
              <w:rPr>
                <w:rFonts w:eastAsia="Times New Roman" w:cstheme="minorHAnsi"/>
                <w:color w:val="FFFFFF" w:themeColor="background1"/>
                <w:lang w:eastAsia="en-GB"/>
              </w:rPr>
            </w:pPr>
            <w:r w:rsidRPr="00477CD7">
              <w:rPr>
                <w:rFonts w:eastAsia="Times New Roman" w:cstheme="minorHAnsi"/>
                <w:b/>
                <w:bCs/>
                <w:color w:val="FFFFFF" w:themeColor="background1"/>
                <w:lang w:eastAsia="en-GB"/>
              </w:rPr>
              <w:lastRenderedPageBreak/>
              <w:t>Access</w:t>
            </w:r>
          </w:p>
        </w:tc>
        <w:tc>
          <w:tcPr>
            <w:tcW w:w="3260" w:type="dxa"/>
            <w:tcBorders>
              <w:top w:val="single" w:sz="8" w:space="0" w:color="FFFFFF"/>
              <w:left w:val="single" w:sz="8" w:space="0" w:color="FFFFFF"/>
              <w:bottom w:val="single" w:sz="24" w:space="0" w:color="FFFFFF"/>
              <w:right w:val="single" w:sz="8" w:space="0" w:color="FFFFFF"/>
            </w:tcBorders>
            <w:shd w:val="clear" w:color="auto" w:fill="333092"/>
            <w:tcMar>
              <w:top w:w="72" w:type="dxa"/>
              <w:left w:w="144" w:type="dxa"/>
              <w:bottom w:w="72" w:type="dxa"/>
              <w:right w:w="144" w:type="dxa"/>
            </w:tcMar>
            <w:hideMark/>
          </w:tcPr>
          <w:p w14:paraId="7FFD7169" w14:textId="77777777" w:rsidR="005F0597" w:rsidRPr="00477CD7" w:rsidRDefault="005F0597" w:rsidP="00B00804">
            <w:pPr>
              <w:spacing w:line="276" w:lineRule="auto"/>
              <w:ind w:left="360"/>
              <w:rPr>
                <w:rFonts w:eastAsia="Times New Roman" w:cstheme="minorHAnsi"/>
                <w:color w:val="FFFFFF" w:themeColor="background1"/>
                <w:lang w:eastAsia="en-GB"/>
              </w:rPr>
            </w:pPr>
            <w:r w:rsidRPr="00477CD7">
              <w:rPr>
                <w:rFonts w:eastAsia="Times New Roman" w:cstheme="minorHAnsi"/>
                <w:b/>
                <w:bCs/>
                <w:color w:val="FFFFFF" w:themeColor="background1"/>
                <w:lang w:eastAsia="en-GB"/>
              </w:rPr>
              <w:t>Watch</w:t>
            </w:r>
          </w:p>
        </w:tc>
        <w:tc>
          <w:tcPr>
            <w:tcW w:w="2835" w:type="dxa"/>
            <w:tcBorders>
              <w:top w:val="single" w:sz="8" w:space="0" w:color="FFFFFF"/>
              <w:left w:val="single" w:sz="8" w:space="0" w:color="FFFFFF"/>
              <w:bottom w:val="single" w:sz="24" w:space="0" w:color="FFFFFF"/>
              <w:right w:val="single" w:sz="8" w:space="0" w:color="FFFFFF"/>
            </w:tcBorders>
            <w:shd w:val="clear" w:color="auto" w:fill="333092"/>
            <w:tcMar>
              <w:top w:w="72" w:type="dxa"/>
              <w:left w:w="144" w:type="dxa"/>
              <w:bottom w:w="72" w:type="dxa"/>
              <w:right w:w="144" w:type="dxa"/>
            </w:tcMar>
            <w:hideMark/>
          </w:tcPr>
          <w:p w14:paraId="38F4C0F5" w14:textId="77777777" w:rsidR="005F0597" w:rsidRPr="00477CD7" w:rsidRDefault="005F0597" w:rsidP="00B00804">
            <w:pPr>
              <w:spacing w:line="276" w:lineRule="auto"/>
              <w:ind w:left="360"/>
              <w:rPr>
                <w:rFonts w:eastAsia="Times New Roman" w:cstheme="minorHAnsi"/>
                <w:color w:val="FFFFFF" w:themeColor="background1"/>
                <w:lang w:eastAsia="en-GB"/>
              </w:rPr>
            </w:pPr>
            <w:r w:rsidRPr="00477CD7">
              <w:rPr>
                <w:rFonts w:eastAsia="Times New Roman" w:cstheme="minorHAnsi"/>
                <w:b/>
                <w:bCs/>
                <w:color w:val="FFFFFF" w:themeColor="background1"/>
                <w:lang w:eastAsia="en-GB"/>
              </w:rPr>
              <w:t>Reserve</w:t>
            </w:r>
          </w:p>
        </w:tc>
      </w:tr>
      <w:tr w:rsidR="005F0597" w:rsidRPr="00F66A27" w14:paraId="4D961BCA" w14:textId="77777777" w:rsidTr="00B00804">
        <w:trPr>
          <w:trHeight w:val="4124"/>
        </w:trPr>
        <w:tc>
          <w:tcPr>
            <w:tcW w:w="2838" w:type="dxa"/>
            <w:tcBorders>
              <w:top w:val="single" w:sz="24" w:space="0" w:color="FFFFFF"/>
              <w:left w:val="single" w:sz="8" w:space="0" w:color="FFFFFF"/>
              <w:bottom w:val="single" w:sz="8" w:space="0" w:color="FFFFFF"/>
              <w:right w:val="single" w:sz="8" w:space="0" w:color="FFFFFF"/>
            </w:tcBorders>
            <w:shd w:val="clear" w:color="auto" w:fill="CDCDDC"/>
            <w:tcMar>
              <w:top w:w="72" w:type="dxa"/>
              <w:left w:w="144" w:type="dxa"/>
              <w:bottom w:w="72" w:type="dxa"/>
              <w:right w:w="144" w:type="dxa"/>
            </w:tcMar>
            <w:hideMark/>
          </w:tcPr>
          <w:p w14:paraId="7E48E4DE" w14:textId="77777777" w:rsidR="005F0597" w:rsidRPr="00F66A27" w:rsidRDefault="005F0597" w:rsidP="00B00804">
            <w:pPr>
              <w:spacing w:line="276" w:lineRule="auto"/>
              <w:ind w:left="360"/>
              <w:rPr>
                <w:rFonts w:eastAsia="Times New Roman" w:cstheme="minorHAnsi"/>
                <w:lang w:eastAsia="en-GB"/>
              </w:rPr>
            </w:pPr>
            <w:r w:rsidRPr="00F66A27">
              <w:rPr>
                <w:rFonts w:eastAsia="Times New Roman" w:cstheme="minorHAnsi"/>
                <w:lang w:eastAsia="en-GB"/>
              </w:rPr>
              <w:t>Amoxicillin / ampicillin</w:t>
            </w:r>
          </w:p>
          <w:p w14:paraId="4D810585" w14:textId="77777777" w:rsidR="005F0597" w:rsidRPr="00F66A27" w:rsidRDefault="005F0597" w:rsidP="00B00804">
            <w:pPr>
              <w:spacing w:line="276" w:lineRule="auto"/>
              <w:ind w:left="360"/>
              <w:rPr>
                <w:rFonts w:eastAsia="Times New Roman" w:cstheme="minorHAnsi"/>
                <w:lang w:eastAsia="en-GB"/>
              </w:rPr>
            </w:pPr>
            <w:r w:rsidRPr="00F66A27">
              <w:rPr>
                <w:rFonts w:eastAsia="Times New Roman" w:cstheme="minorHAnsi"/>
                <w:lang w:eastAsia="en-GB"/>
              </w:rPr>
              <w:t>Penicillin – all forms</w:t>
            </w:r>
          </w:p>
          <w:p w14:paraId="69BD964E" w14:textId="77777777" w:rsidR="005F0597" w:rsidRPr="00F66A27" w:rsidRDefault="005F0597" w:rsidP="00B00804">
            <w:pPr>
              <w:spacing w:line="276" w:lineRule="auto"/>
              <w:ind w:left="360"/>
              <w:rPr>
                <w:rFonts w:eastAsia="Times New Roman" w:cstheme="minorHAnsi"/>
                <w:lang w:eastAsia="en-GB"/>
              </w:rPr>
            </w:pPr>
            <w:r w:rsidRPr="00F66A27">
              <w:rPr>
                <w:rFonts w:eastAsia="Times New Roman" w:cstheme="minorHAnsi"/>
                <w:lang w:eastAsia="en-GB"/>
              </w:rPr>
              <w:t>Co-trimoxazole</w:t>
            </w:r>
          </w:p>
          <w:p w14:paraId="293C2A1F" w14:textId="77777777" w:rsidR="005F0597" w:rsidRPr="00F66A27" w:rsidRDefault="005F0597" w:rsidP="00B00804">
            <w:pPr>
              <w:spacing w:line="276" w:lineRule="auto"/>
              <w:ind w:left="360"/>
              <w:rPr>
                <w:rFonts w:eastAsia="Times New Roman" w:cstheme="minorHAnsi"/>
                <w:lang w:eastAsia="en-GB"/>
              </w:rPr>
            </w:pPr>
            <w:r w:rsidRPr="00F66A27">
              <w:rPr>
                <w:rFonts w:eastAsia="Times New Roman" w:cstheme="minorHAnsi"/>
                <w:lang w:eastAsia="en-GB"/>
              </w:rPr>
              <w:t>Doxycycline</w:t>
            </w:r>
          </w:p>
          <w:p w14:paraId="04289D70" w14:textId="77777777" w:rsidR="005F0597" w:rsidRPr="00F66A27" w:rsidRDefault="005F0597" w:rsidP="00B00804">
            <w:pPr>
              <w:spacing w:line="276" w:lineRule="auto"/>
              <w:ind w:left="360"/>
              <w:rPr>
                <w:rFonts w:eastAsia="Times New Roman" w:cstheme="minorHAnsi"/>
                <w:lang w:eastAsia="en-GB"/>
              </w:rPr>
            </w:pPr>
            <w:r w:rsidRPr="00F66A27">
              <w:rPr>
                <w:rFonts w:eastAsia="Times New Roman" w:cstheme="minorHAnsi"/>
                <w:lang w:eastAsia="en-GB"/>
              </w:rPr>
              <w:t>Flucloxacillin</w:t>
            </w:r>
          </w:p>
          <w:p w14:paraId="252C91AE" w14:textId="77777777" w:rsidR="005F0597" w:rsidRPr="00F66A27" w:rsidRDefault="005F0597" w:rsidP="00B00804">
            <w:pPr>
              <w:spacing w:line="276" w:lineRule="auto"/>
              <w:ind w:left="360"/>
              <w:rPr>
                <w:rFonts w:eastAsia="Times New Roman" w:cstheme="minorHAnsi"/>
                <w:lang w:eastAsia="en-GB"/>
              </w:rPr>
            </w:pPr>
            <w:r w:rsidRPr="00F66A27">
              <w:rPr>
                <w:rFonts w:eastAsia="Times New Roman" w:cstheme="minorHAnsi"/>
                <w:lang w:eastAsia="en-GB"/>
              </w:rPr>
              <w:t>Fosfomycin oral</w:t>
            </w:r>
          </w:p>
          <w:p w14:paraId="39DD7855" w14:textId="77777777" w:rsidR="005F0597" w:rsidRPr="00F66A27" w:rsidRDefault="005F0597" w:rsidP="00B00804">
            <w:pPr>
              <w:spacing w:line="276" w:lineRule="auto"/>
              <w:ind w:left="360"/>
              <w:rPr>
                <w:rFonts w:eastAsia="Times New Roman" w:cstheme="minorHAnsi"/>
                <w:lang w:eastAsia="en-GB"/>
              </w:rPr>
            </w:pPr>
            <w:r w:rsidRPr="00F66A27">
              <w:rPr>
                <w:rFonts w:eastAsia="Times New Roman" w:cstheme="minorHAnsi"/>
                <w:lang w:eastAsia="en-GB"/>
              </w:rPr>
              <w:t>Fusidate</w:t>
            </w:r>
          </w:p>
          <w:p w14:paraId="005E3098" w14:textId="77777777" w:rsidR="005F0597" w:rsidRPr="00F66A27" w:rsidRDefault="005F0597" w:rsidP="00B00804">
            <w:pPr>
              <w:spacing w:line="276" w:lineRule="auto"/>
              <w:ind w:left="360"/>
              <w:rPr>
                <w:rFonts w:eastAsia="Times New Roman" w:cstheme="minorHAnsi"/>
                <w:lang w:eastAsia="en-GB"/>
              </w:rPr>
            </w:pPr>
            <w:r w:rsidRPr="00F66A27">
              <w:rPr>
                <w:rFonts w:eastAsia="Times New Roman" w:cstheme="minorHAnsi"/>
                <w:lang w:eastAsia="en-GB"/>
              </w:rPr>
              <w:t>Gentamicin</w:t>
            </w:r>
          </w:p>
          <w:p w14:paraId="387AF749" w14:textId="77777777" w:rsidR="005F0597" w:rsidRPr="00F66A27" w:rsidRDefault="005F0597" w:rsidP="00B00804">
            <w:pPr>
              <w:spacing w:line="276" w:lineRule="auto"/>
              <w:ind w:left="360"/>
              <w:rPr>
                <w:rFonts w:eastAsia="Times New Roman" w:cstheme="minorHAnsi"/>
                <w:lang w:eastAsia="en-GB"/>
              </w:rPr>
            </w:pPr>
            <w:r w:rsidRPr="00F66A27">
              <w:rPr>
                <w:rFonts w:eastAsia="Times New Roman" w:cstheme="minorHAnsi"/>
                <w:lang w:eastAsia="en-GB"/>
              </w:rPr>
              <w:t>Metronidazole</w:t>
            </w:r>
          </w:p>
          <w:p w14:paraId="606D6A9C" w14:textId="77777777" w:rsidR="005F0597" w:rsidRPr="00F66A27" w:rsidRDefault="005F0597" w:rsidP="00B00804">
            <w:pPr>
              <w:spacing w:line="276" w:lineRule="auto"/>
              <w:ind w:left="360"/>
              <w:rPr>
                <w:rFonts w:eastAsia="Times New Roman" w:cstheme="minorHAnsi"/>
                <w:lang w:eastAsia="en-GB"/>
              </w:rPr>
            </w:pPr>
            <w:r w:rsidRPr="00F66A27">
              <w:rPr>
                <w:rFonts w:eastAsia="Times New Roman" w:cstheme="minorHAnsi"/>
                <w:lang w:eastAsia="en-GB"/>
              </w:rPr>
              <w:t>Nitrofurantoin</w:t>
            </w:r>
          </w:p>
          <w:p w14:paraId="609FC8A6" w14:textId="77777777" w:rsidR="005F0597" w:rsidRPr="00F66A27" w:rsidRDefault="005F0597" w:rsidP="00B00804">
            <w:pPr>
              <w:spacing w:line="276" w:lineRule="auto"/>
              <w:ind w:left="360"/>
              <w:rPr>
                <w:rFonts w:eastAsia="Times New Roman" w:cstheme="minorHAnsi"/>
                <w:lang w:eastAsia="en-GB"/>
              </w:rPr>
            </w:pPr>
            <w:r w:rsidRPr="00F66A27">
              <w:rPr>
                <w:rFonts w:eastAsia="Times New Roman" w:cstheme="minorHAnsi"/>
                <w:lang w:eastAsia="en-GB"/>
              </w:rPr>
              <w:t>Pivmecillinam</w:t>
            </w:r>
          </w:p>
          <w:p w14:paraId="6CE16A4F" w14:textId="77777777" w:rsidR="005F0597" w:rsidRPr="00F66A27" w:rsidRDefault="005F0597" w:rsidP="00B00804">
            <w:pPr>
              <w:spacing w:line="276" w:lineRule="auto"/>
              <w:ind w:left="360"/>
              <w:rPr>
                <w:rFonts w:eastAsia="Times New Roman" w:cstheme="minorHAnsi"/>
                <w:lang w:eastAsia="en-GB"/>
              </w:rPr>
            </w:pPr>
            <w:r w:rsidRPr="00F66A27">
              <w:rPr>
                <w:rFonts w:eastAsia="Times New Roman" w:cstheme="minorHAnsi"/>
                <w:lang w:eastAsia="en-GB"/>
              </w:rPr>
              <w:t>Tetracycline</w:t>
            </w:r>
          </w:p>
          <w:p w14:paraId="1EB84905" w14:textId="77777777" w:rsidR="005F0597" w:rsidRPr="00F66A27" w:rsidRDefault="005F0597" w:rsidP="00B00804">
            <w:pPr>
              <w:spacing w:line="276" w:lineRule="auto"/>
              <w:ind w:left="360"/>
              <w:rPr>
                <w:rFonts w:eastAsia="Times New Roman" w:cstheme="minorHAnsi"/>
                <w:lang w:eastAsia="en-GB"/>
              </w:rPr>
            </w:pPr>
            <w:r w:rsidRPr="00F66A27">
              <w:rPr>
                <w:rFonts w:eastAsia="Times New Roman" w:cstheme="minorHAnsi"/>
                <w:lang w:eastAsia="en-GB"/>
              </w:rPr>
              <w:t>Trimethoprim</w:t>
            </w:r>
          </w:p>
        </w:tc>
        <w:tc>
          <w:tcPr>
            <w:tcW w:w="3260" w:type="dxa"/>
            <w:tcBorders>
              <w:top w:val="single" w:sz="24" w:space="0" w:color="FFFFFF"/>
              <w:left w:val="single" w:sz="8" w:space="0" w:color="FFFFFF"/>
              <w:bottom w:val="single" w:sz="8" w:space="0" w:color="FFFFFF"/>
              <w:right w:val="single" w:sz="8" w:space="0" w:color="FFFFFF"/>
            </w:tcBorders>
            <w:shd w:val="clear" w:color="auto" w:fill="CDCDDC"/>
            <w:tcMar>
              <w:top w:w="72" w:type="dxa"/>
              <w:left w:w="144" w:type="dxa"/>
              <w:bottom w:w="72" w:type="dxa"/>
              <w:right w:w="144" w:type="dxa"/>
            </w:tcMar>
            <w:hideMark/>
          </w:tcPr>
          <w:p w14:paraId="1ED60316" w14:textId="77777777" w:rsidR="005F0597" w:rsidRPr="00F66A27" w:rsidRDefault="005F0597" w:rsidP="00B00804">
            <w:pPr>
              <w:spacing w:line="276" w:lineRule="auto"/>
              <w:ind w:left="360"/>
              <w:rPr>
                <w:rFonts w:eastAsia="Times New Roman" w:cstheme="minorHAnsi"/>
                <w:lang w:eastAsia="en-GB"/>
              </w:rPr>
            </w:pPr>
            <w:r w:rsidRPr="00F66A27">
              <w:rPr>
                <w:rFonts w:eastAsia="Times New Roman" w:cstheme="minorHAnsi"/>
                <w:lang w:eastAsia="en-GB"/>
              </w:rPr>
              <w:t>Amikacin, tobramycin, etc</w:t>
            </w:r>
          </w:p>
          <w:p w14:paraId="1341144C" w14:textId="77777777" w:rsidR="005F0597" w:rsidRPr="00F66A27" w:rsidRDefault="005F0597" w:rsidP="00B00804">
            <w:pPr>
              <w:spacing w:line="276" w:lineRule="auto"/>
              <w:ind w:left="360"/>
              <w:rPr>
                <w:rFonts w:eastAsia="Times New Roman" w:cstheme="minorHAnsi"/>
                <w:lang w:eastAsia="en-GB"/>
              </w:rPr>
            </w:pPr>
            <w:r w:rsidRPr="00F66A27">
              <w:rPr>
                <w:rFonts w:eastAsia="Times New Roman" w:cstheme="minorHAnsi"/>
                <w:lang w:eastAsia="en-GB"/>
              </w:rPr>
              <w:t>Macrolides</w:t>
            </w:r>
          </w:p>
          <w:p w14:paraId="42B46F04" w14:textId="0944DC12" w:rsidR="005F0597" w:rsidRPr="00F66A27" w:rsidRDefault="005F0597" w:rsidP="00B00804">
            <w:pPr>
              <w:spacing w:line="276" w:lineRule="auto"/>
              <w:ind w:left="360"/>
              <w:rPr>
                <w:rFonts w:eastAsia="Times New Roman" w:cstheme="minorHAnsi"/>
                <w:lang w:eastAsia="en-GB"/>
              </w:rPr>
            </w:pPr>
            <w:r w:rsidRPr="00F66A27">
              <w:rPr>
                <w:rFonts w:eastAsia="Times New Roman" w:cstheme="minorHAnsi"/>
                <w:lang w:eastAsia="en-GB"/>
              </w:rPr>
              <w:t>Most ce</w:t>
            </w:r>
            <w:r w:rsidR="00654F19">
              <w:rPr>
                <w:rFonts w:eastAsia="Times New Roman" w:cstheme="minorHAnsi"/>
                <w:lang w:eastAsia="en-GB"/>
              </w:rPr>
              <w:t>ph</w:t>
            </w:r>
            <w:r w:rsidRPr="00F66A27">
              <w:rPr>
                <w:rFonts w:eastAsia="Times New Roman" w:cstheme="minorHAnsi"/>
                <w:lang w:eastAsia="en-GB"/>
              </w:rPr>
              <w:t>alosporins</w:t>
            </w:r>
          </w:p>
          <w:p w14:paraId="1F13CA44" w14:textId="77777777" w:rsidR="005F0597" w:rsidRPr="00F66A27" w:rsidRDefault="005F0597" w:rsidP="00B00804">
            <w:pPr>
              <w:spacing w:line="276" w:lineRule="auto"/>
              <w:ind w:left="360"/>
              <w:rPr>
                <w:rFonts w:eastAsia="Times New Roman" w:cstheme="minorHAnsi"/>
                <w:lang w:eastAsia="en-GB"/>
              </w:rPr>
            </w:pPr>
            <w:r w:rsidRPr="00F66A27">
              <w:rPr>
                <w:rFonts w:eastAsia="Times New Roman" w:cstheme="minorHAnsi"/>
                <w:lang w:eastAsia="en-GB"/>
              </w:rPr>
              <w:t>Chloramphenicol</w:t>
            </w:r>
          </w:p>
          <w:p w14:paraId="55435610" w14:textId="77777777" w:rsidR="005F0597" w:rsidRPr="00F66A27" w:rsidRDefault="005F0597" w:rsidP="00B00804">
            <w:pPr>
              <w:spacing w:line="276" w:lineRule="auto"/>
              <w:ind w:left="360"/>
              <w:rPr>
                <w:rFonts w:eastAsia="Times New Roman" w:cstheme="minorHAnsi"/>
                <w:lang w:eastAsia="en-GB"/>
              </w:rPr>
            </w:pPr>
            <w:r w:rsidRPr="00F66A27">
              <w:rPr>
                <w:rFonts w:eastAsia="Times New Roman" w:cstheme="minorHAnsi"/>
                <w:lang w:eastAsia="en-GB"/>
              </w:rPr>
              <w:t>Fluoroquinolones</w:t>
            </w:r>
          </w:p>
          <w:p w14:paraId="134988F8" w14:textId="77777777" w:rsidR="005F0597" w:rsidRPr="00F66A27" w:rsidRDefault="005F0597" w:rsidP="00B00804">
            <w:pPr>
              <w:spacing w:line="276" w:lineRule="auto"/>
              <w:ind w:left="360"/>
              <w:rPr>
                <w:rFonts w:eastAsia="Times New Roman" w:cstheme="minorHAnsi"/>
                <w:lang w:eastAsia="en-GB"/>
              </w:rPr>
            </w:pPr>
            <w:r w:rsidRPr="00F66A27">
              <w:rPr>
                <w:rFonts w:eastAsia="Times New Roman" w:cstheme="minorHAnsi"/>
                <w:lang w:eastAsia="en-GB"/>
              </w:rPr>
              <w:t>Clindamycin</w:t>
            </w:r>
          </w:p>
          <w:p w14:paraId="07184DD1" w14:textId="77777777" w:rsidR="005F0597" w:rsidRPr="00F66A27" w:rsidRDefault="005F0597" w:rsidP="00B00804">
            <w:pPr>
              <w:spacing w:line="276" w:lineRule="auto"/>
              <w:ind w:left="360"/>
              <w:rPr>
                <w:rFonts w:eastAsia="Times New Roman" w:cstheme="minorHAnsi"/>
                <w:lang w:eastAsia="en-GB"/>
              </w:rPr>
            </w:pPr>
            <w:r w:rsidRPr="00F66A27">
              <w:rPr>
                <w:rFonts w:eastAsia="Times New Roman" w:cstheme="minorHAnsi"/>
                <w:lang w:eastAsia="en-GB"/>
              </w:rPr>
              <w:t>Co-amoxiclav</w:t>
            </w:r>
          </w:p>
          <w:p w14:paraId="4A6DF57C" w14:textId="77777777" w:rsidR="005F0597" w:rsidRPr="00F66A27" w:rsidRDefault="005F0597" w:rsidP="00B00804">
            <w:pPr>
              <w:spacing w:line="276" w:lineRule="auto"/>
              <w:ind w:left="360"/>
              <w:rPr>
                <w:rFonts w:eastAsia="Times New Roman" w:cstheme="minorHAnsi"/>
                <w:lang w:eastAsia="en-GB"/>
              </w:rPr>
            </w:pPr>
            <w:r w:rsidRPr="00F66A27">
              <w:rPr>
                <w:rFonts w:eastAsia="Times New Roman" w:cstheme="minorHAnsi"/>
                <w:lang w:eastAsia="en-GB"/>
              </w:rPr>
              <w:t>Other tetracyclines</w:t>
            </w:r>
          </w:p>
          <w:p w14:paraId="776F767A" w14:textId="77777777" w:rsidR="005F0597" w:rsidRPr="00F66A27" w:rsidRDefault="005F0597" w:rsidP="00B00804">
            <w:pPr>
              <w:spacing w:line="276" w:lineRule="auto"/>
              <w:ind w:left="360"/>
              <w:rPr>
                <w:rFonts w:eastAsia="Times New Roman" w:cstheme="minorHAnsi"/>
                <w:lang w:eastAsia="en-GB"/>
              </w:rPr>
            </w:pPr>
            <w:r w:rsidRPr="00F66A27">
              <w:rPr>
                <w:rFonts w:eastAsia="Times New Roman" w:cstheme="minorHAnsi"/>
                <w:lang w:eastAsia="en-GB"/>
              </w:rPr>
              <w:t>Fidaxomicin</w:t>
            </w:r>
          </w:p>
          <w:p w14:paraId="0A211DC2" w14:textId="77777777" w:rsidR="005F0597" w:rsidRPr="00F66A27" w:rsidRDefault="005F0597" w:rsidP="00B00804">
            <w:pPr>
              <w:spacing w:line="276" w:lineRule="auto"/>
              <w:ind w:left="360"/>
              <w:rPr>
                <w:rFonts w:eastAsia="Times New Roman" w:cstheme="minorHAnsi"/>
                <w:lang w:eastAsia="en-GB"/>
              </w:rPr>
            </w:pPr>
            <w:r w:rsidRPr="00F66A27">
              <w:rPr>
                <w:rFonts w:eastAsia="Times New Roman" w:cstheme="minorHAnsi"/>
                <w:lang w:eastAsia="en-GB"/>
              </w:rPr>
              <w:t>Piperacillin-tazobactam, etc</w:t>
            </w:r>
          </w:p>
          <w:p w14:paraId="337F63A2" w14:textId="77777777" w:rsidR="005F0597" w:rsidRPr="00F66A27" w:rsidRDefault="005F0597" w:rsidP="00B00804">
            <w:pPr>
              <w:spacing w:line="276" w:lineRule="auto"/>
              <w:ind w:left="360"/>
              <w:rPr>
                <w:rFonts w:eastAsia="Times New Roman" w:cstheme="minorHAnsi"/>
                <w:lang w:eastAsia="en-GB"/>
              </w:rPr>
            </w:pPr>
            <w:r w:rsidRPr="00F66A27">
              <w:rPr>
                <w:rFonts w:eastAsia="Times New Roman" w:cstheme="minorHAnsi"/>
                <w:lang w:eastAsia="en-GB"/>
              </w:rPr>
              <w:t>Temocillin</w:t>
            </w:r>
          </w:p>
          <w:p w14:paraId="391E149F" w14:textId="77777777" w:rsidR="005F0597" w:rsidRPr="00F66A27" w:rsidRDefault="005F0597" w:rsidP="00B00804">
            <w:pPr>
              <w:spacing w:line="276" w:lineRule="auto"/>
              <w:ind w:left="360"/>
              <w:rPr>
                <w:rFonts w:eastAsia="Times New Roman" w:cstheme="minorHAnsi"/>
                <w:lang w:eastAsia="en-GB"/>
              </w:rPr>
            </w:pPr>
            <w:r w:rsidRPr="00F66A27">
              <w:rPr>
                <w:rFonts w:eastAsia="Times New Roman" w:cstheme="minorHAnsi"/>
                <w:lang w:eastAsia="en-GB"/>
              </w:rPr>
              <w:t>Vancomycin, teicoplanin</w:t>
            </w:r>
          </w:p>
        </w:tc>
        <w:tc>
          <w:tcPr>
            <w:tcW w:w="2835" w:type="dxa"/>
            <w:tcBorders>
              <w:top w:val="single" w:sz="24" w:space="0" w:color="FFFFFF"/>
              <w:left w:val="single" w:sz="8" w:space="0" w:color="FFFFFF"/>
              <w:bottom w:val="single" w:sz="8" w:space="0" w:color="FFFFFF"/>
              <w:right w:val="single" w:sz="8" w:space="0" w:color="FFFFFF"/>
            </w:tcBorders>
            <w:shd w:val="clear" w:color="auto" w:fill="CDCDDC"/>
            <w:tcMar>
              <w:top w:w="72" w:type="dxa"/>
              <w:left w:w="144" w:type="dxa"/>
              <w:bottom w:w="72" w:type="dxa"/>
              <w:right w:w="144" w:type="dxa"/>
            </w:tcMar>
            <w:hideMark/>
          </w:tcPr>
          <w:p w14:paraId="5209D846" w14:textId="77777777" w:rsidR="005F0597" w:rsidRPr="00F66A27" w:rsidRDefault="005F0597" w:rsidP="00B00804">
            <w:pPr>
              <w:spacing w:line="276" w:lineRule="auto"/>
              <w:ind w:left="360"/>
              <w:rPr>
                <w:rFonts w:eastAsia="Times New Roman" w:cstheme="minorHAnsi"/>
                <w:lang w:eastAsia="en-GB"/>
              </w:rPr>
            </w:pPr>
            <w:r w:rsidRPr="00F66A27">
              <w:rPr>
                <w:rFonts w:eastAsia="Times New Roman" w:cstheme="minorHAnsi"/>
                <w:lang w:eastAsia="en-GB"/>
              </w:rPr>
              <w:t>Aztreonam</w:t>
            </w:r>
          </w:p>
          <w:p w14:paraId="5EBADE54" w14:textId="77777777" w:rsidR="005F0597" w:rsidRPr="00F66A27" w:rsidRDefault="005F0597" w:rsidP="00B00804">
            <w:pPr>
              <w:spacing w:line="276" w:lineRule="auto"/>
              <w:ind w:left="360"/>
              <w:rPr>
                <w:rFonts w:eastAsia="Times New Roman" w:cstheme="minorHAnsi"/>
                <w:lang w:eastAsia="en-GB"/>
              </w:rPr>
            </w:pPr>
            <w:r w:rsidRPr="00F66A27">
              <w:rPr>
                <w:rFonts w:eastAsia="Times New Roman" w:cstheme="minorHAnsi"/>
                <w:lang w:eastAsia="en-GB"/>
              </w:rPr>
              <w:t xml:space="preserve">Ceftobiprole, </w:t>
            </w:r>
          </w:p>
          <w:p w14:paraId="41F021BE" w14:textId="77777777" w:rsidR="005F0597" w:rsidRPr="00F66A27" w:rsidRDefault="005F0597" w:rsidP="00B00804">
            <w:pPr>
              <w:spacing w:line="276" w:lineRule="auto"/>
              <w:ind w:left="360"/>
              <w:rPr>
                <w:rFonts w:eastAsia="Times New Roman" w:cstheme="minorHAnsi"/>
                <w:lang w:eastAsia="en-GB"/>
              </w:rPr>
            </w:pPr>
            <w:r w:rsidRPr="00F66A27">
              <w:rPr>
                <w:rFonts w:eastAsia="Times New Roman" w:cstheme="minorHAnsi"/>
                <w:lang w:eastAsia="en-GB"/>
              </w:rPr>
              <w:t>Ceftaroline</w:t>
            </w:r>
          </w:p>
          <w:p w14:paraId="344B5F13" w14:textId="77777777" w:rsidR="005F0597" w:rsidRPr="00F66A27" w:rsidRDefault="005F0597" w:rsidP="00B00804">
            <w:pPr>
              <w:spacing w:line="276" w:lineRule="auto"/>
              <w:ind w:left="360"/>
              <w:rPr>
                <w:rFonts w:eastAsia="Times New Roman" w:cstheme="minorHAnsi"/>
                <w:lang w:eastAsia="en-GB"/>
              </w:rPr>
            </w:pPr>
            <w:r w:rsidRPr="00F66A27">
              <w:rPr>
                <w:rFonts w:eastAsia="Times New Roman" w:cstheme="minorHAnsi"/>
                <w:lang w:eastAsia="en-GB"/>
              </w:rPr>
              <w:t>Ceftazidime-avibactam</w:t>
            </w:r>
          </w:p>
          <w:p w14:paraId="4A8B28B4" w14:textId="77777777" w:rsidR="005F0597" w:rsidRPr="00F66A27" w:rsidRDefault="005F0597" w:rsidP="00B00804">
            <w:pPr>
              <w:spacing w:line="276" w:lineRule="auto"/>
              <w:ind w:left="360"/>
              <w:rPr>
                <w:rFonts w:eastAsia="Times New Roman" w:cstheme="minorHAnsi"/>
                <w:lang w:eastAsia="en-GB"/>
              </w:rPr>
            </w:pPr>
            <w:r w:rsidRPr="00F66A27">
              <w:rPr>
                <w:rFonts w:eastAsia="Times New Roman" w:cstheme="minorHAnsi"/>
                <w:lang w:eastAsia="en-GB"/>
              </w:rPr>
              <w:t>Ceftolozane-tazobactam</w:t>
            </w:r>
          </w:p>
          <w:p w14:paraId="57A56232" w14:textId="77777777" w:rsidR="005F0597" w:rsidRPr="00F66A27" w:rsidRDefault="005F0597" w:rsidP="00B00804">
            <w:pPr>
              <w:spacing w:line="276" w:lineRule="auto"/>
              <w:ind w:left="360"/>
              <w:rPr>
                <w:rFonts w:eastAsia="Times New Roman" w:cstheme="minorHAnsi"/>
                <w:lang w:eastAsia="en-GB"/>
              </w:rPr>
            </w:pPr>
            <w:r w:rsidRPr="00F66A27">
              <w:rPr>
                <w:rFonts w:eastAsia="Times New Roman" w:cstheme="minorHAnsi"/>
                <w:lang w:eastAsia="en-GB"/>
              </w:rPr>
              <w:t>Colistin</w:t>
            </w:r>
          </w:p>
          <w:p w14:paraId="7EB50C13" w14:textId="77777777" w:rsidR="005F0597" w:rsidRPr="00F66A27" w:rsidRDefault="005F0597" w:rsidP="00B00804">
            <w:pPr>
              <w:spacing w:line="276" w:lineRule="auto"/>
              <w:ind w:left="360"/>
              <w:rPr>
                <w:rFonts w:eastAsia="Times New Roman" w:cstheme="minorHAnsi"/>
                <w:lang w:eastAsia="en-GB"/>
              </w:rPr>
            </w:pPr>
            <w:r w:rsidRPr="00F66A27">
              <w:rPr>
                <w:rFonts w:eastAsia="Times New Roman" w:cstheme="minorHAnsi"/>
                <w:lang w:eastAsia="en-GB"/>
              </w:rPr>
              <w:t>Dalbavancin</w:t>
            </w:r>
          </w:p>
          <w:p w14:paraId="029D3509" w14:textId="77777777" w:rsidR="005F0597" w:rsidRPr="00F66A27" w:rsidRDefault="005F0597" w:rsidP="00B00804">
            <w:pPr>
              <w:spacing w:line="276" w:lineRule="auto"/>
              <w:ind w:left="360"/>
              <w:rPr>
                <w:rFonts w:eastAsia="Times New Roman" w:cstheme="minorHAnsi"/>
                <w:lang w:eastAsia="en-GB"/>
              </w:rPr>
            </w:pPr>
            <w:r w:rsidRPr="00F66A27">
              <w:rPr>
                <w:rFonts w:eastAsia="Times New Roman" w:cstheme="minorHAnsi"/>
                <w:lang w:eastAsia="en-GB"/>
              </w:rPr>
              <w:t>Daptomycin</w:t>
            </w:r>
          </w:p>
          <w:p w14:paraId="64083EC2" w14:textId="77777777" w:rsidR="005F0597" w:rsidRPr="00F66A27" w:rsidRDefault="005F0597" w:rsidP="00B00804">
            <w:pPr>
              <w:spacing w:line="276" w:lineRule="auto"/>
              <w:ind w:left="360"/>
              <w:rPr>
                <w:rFonts w:eastAsia="Times New Roman" w:cstheme="minorHAnsi"/>
                <w:lang w:eastAsia="en-GB"/>
              </w:rPr>
            </w:pPr>
            <w:r w:rsidRPr="00F66A27">
              <w:rPr>
                <w:rFonts w:eastAsia="Times New Roman" w:cstheme="minorHAnsi"/>
                <w:lang w:eastAsia="en-GB"/>
              </w:rPr>
              <w:t>Carbapenems</w:t>
            </w:r>
          </w:p>
          <w:p w14:paraId="2B5C83ED" w14:textId="77777777" w:rsidR="005F0597" w:rsidRPr="00F66A27" w:rsidRDefault="005F0597" w:rsidP="00B00804">
            <w:pPr>
              <w:spacing w:line="276" w:lineRule="auto"/>
              <w:ind w:left="360"/>
              <w:rPr>
                <w:rFonts w:eastAsia="Times New Roman" w:cstheme="minorHAnsi"/>
                <w:lang w:eastAsia="en-GB"/>
              </w:rPr>
            </w:pPr>
            <w:r w:rsidRPr="00F66A27">
              <w:rPr>
                <w:rFonts w:eastAsia="Times New Roman" w:cstheme="minorHAnsi"/>
                <w:lang w:eastAsia="en-GB"/>
              </w:rPr>
              <w:t>Fosfomycin IV</w:t>
            </w:r>
          </w:p>
          <w:p w14:paraId="173DF7B6" w14:textId="77777777" w:rsidR="005F0597" w:rsidRPr="00F66A27" w:rsidRDefault="005F0597" w:rsidP="00B00804">
            <w:pPr>
              <w:spacing w:line="276" w:lineRule="auto"/>
              <w:ind w:left="360"/>
              <w:rPr>
                <w:rFonts w:eastAsia="Times New Roman" w:cstheme="minorHAnsi"/>
                <w:lang w:eastAsia="en-GB"/>
              </w:rPr>
            </w:pPr>
            <w:r w:rsidRPr="00F66A27">
              <w:rPr>
                <w:rFonts w:eastAsia="Times New Roman" w:cstheme="minorHAnsi"/>
                <w:lang w:eastAsia="en-GB"/>
              </w:rPr>
              <w:t>Linezolid / tedizolid</w:t>
            </w:r>
          </w:p>
          <w:p w14:paraId="3F54C813" w14:textId="77777777" w:rsidR="005F0597" w:rsidRPr="00F66A27" w:rsidRDefault="005F0597" w:rsidP="00B00804">
            <w:pPr>
              <w:spacing w:line="276" w:lineRule="auto"/>
              <w:ind w:left="360"/>
              <w:rPr>
                <w:rFonts w:eastAsia="Times New Roman" w:cstheme="minorHAnsi"/>
                <w:lang w:eastAsia="en-GB"/>
              </w:rPr>
            </w:pPr>
            <w:r w:rsidRPr="00F66A27">
              <w:rPr>
                <w:rFonts w:eastAsia="Times New Roman" w:cstheme="minorHAnsi"/>
                <w:lang w:eastAsia="en-GB"/>
              </w:rPr>
              <w:t>Televancin</w:t>
            </w:r>
          </w:p>
          <w:p w14:paraId="328C5B44" w14:textId="77777777" w:rsidR="005F0597" w:rsidRPr="00F66A27" w:rsidRDefault="005F0597" w:rsidP="00B00804">
            <w:pPr>
              <w:spacing w:line="276" w:lineRule="auto"/>
              <w:ind w:left="360"/>
              <w:rPr>
                <w:rFonts w:eastAsia="Times New Roman" w:cstheme="minorHAnsi"/>
                <w:lang w:eastAsia="en-GB"/>
              </w:rPr>
            </w:pPr>
            <w:r w:rsidRPr="00F66A27">
              <w:rPr>
                <w:rFonts w:eastAsia="Times New Roman" w:cstheme="minorHAnsi"/>
                <w:lang w:eastAsia="en-GB"/>
              </w:rPr>
              <w:t>Tigecycline</w:t>
            </w:r>
          </w:p>
        </w:tc>
      </w:tr>
    </w:tbl>
    <w:p w14:paraId="07355D7C" w14:textId="77777777" w:rsidR="005E16A8" w:rsidRDefault="005E16A8" w:rsidP="005E16A8">
      <w:pPr>
        <w:spacing w:after="0"/>
      </w:pPr>
    </w:p>
    <w:p w14:paraId="6BC86662" w14:textId="0B45874F" w:rsidR="00875737" w:rsidRDefault="002E4658" w:rsidP="001244FD">
      <w:pPr>
        <w:spacing w:after="0"/>
      </w:pPr>
      <w:proofErr w:type="gramStart"/>
      <w:r w:rsidRPr="002E4658">
        <w:t>With regard to</w:t>
      </w:r>
      <w:proofErr w:type="gramEnd"/>
      <w:r w:rsidRPr="002E4658">
        <w:t xml:space="preserve"> resistance inappropriate prescribing</w:t>
      </w:r>
      <w:r w:rsidR="001C26B4">
        <w:t>,</w:t>
      </w:r>
      <w:r w:rsidRPr="002E4658">
        <w:t xml:space="preserve"> including</w:t>
      </w:r>
      <w:r w:rsidR="00FE0987">
        <w:t xml:space="preserve"> </w:t>
      </w:r>
      <w:r w:rsidR="004E3198">
        <w:t xml:space="preserve">antibiotic related </w:t>
      </w:r>
      <w:r w:rsidR="007F6C8C">
        <w:t>factors (</w:t>
      </w:r>
      <w:r w:rsidR="00FE0987">
        <w:t xml:space="preserve">spectrum of activity, cidality, mutation rates, </w:t>
      </w:r>
      <w:r w:rsidR="007F6C8C" w:rsidRPr="002E4658">
        <w:t>dose,</w:t>
      </w:r>
      <w:r w:rsidRPr="002E4658">
        <w:t xml:space="preserve"> and duration (especially of </w:t>
      </w:r>
      <w:r w:rsidR="004E3198">
        <w:t>“</w:t>
      </w:r>
      <w:r w:rsidRPr="002E4658">
        <w:t>broad</w:t>
      </w:r>
      <w:r w:rsidR="004E3198">
        <w:t>”</w:t>
      </w:r>
      <w:r w:rsidRPr="002E4658">
        <w:t xml:space="preserve"> spectrum antibiotics), lack of de-escalation</w:t>
      </w:r>
      <w:r w:rsidR="00FE0987">
        <w:t xml:space="preserve"> </w:t>
      </w:r>
      <w:r w:rsidR="007F6C8C">
        <w:t xml:space="preserve">cocktails) </w:t>
      </w:r>
      <w:r w:rsidR="007F6C8C" w:rsidRPr="002E4658">
        <w:t>as</w:t>
      </w:r>
      <w:r w:rsidRPr="002E4658">
        <w:t xml:space="preserve"> well as completely unnecessary antibiotics all contribute to resistance. </w:t>
      </w:r>
      <w:r w:rsidR="008A7434">
        <w:t>Also,</w:t>
      </w:r>
      <w:r w:rsidR="00181565">
        <w:t xml:space="preserve"> u</w:t>
      </w:r>
      <w:r w:rsidR="003845D6">
        <w:t>p to 20% of hospitalized patients who receive antibiotics suffer an adverse effect, and each day of antibiotic use increases the risk of C. difficile infection, acute kidney injury, antibiotic resistance, and disruption of the gut microbiome</w:t>
      </w:r>
      <w:r w:rsidR="002855DD">
        <w:t xml:space="preserve"> </w:t>
      </w:r>
      <w:r w:rsidR="00181565">
        <w:t>(Rhee et al 2021)</w:t>
      </w:r>
      <w:r w:rsidR="002855DD">
        <w:t xml:space="preserve">. </w:t>
      </w:r>
    </w:p>
    <w:p w14:paraId="3AE93B77" w14:textId="77777777" w:rsidR="00875737" w:rsidRDefault="00875737" w:rsidP="001244FD">
      <w:pPr>
        <w:spacing w:after="0"/>
      </w:pPr>
    </w:p>
    <w:p w14:paraId="6FB5AA3B" w14:textId="5CDD51CF" w:rsidR="002E4658" w:rsidRDefault="00181565" w:rsidP="001244FD">
      <w:pPr>
        <w:spacing w:after="0"/>
      </w:pPr>
      <w:r>
        <w:t>Once an antibiotic is prescribed</w:t>
      </w:r>
      <w:r w:rsidR="001C26B4">
        <w:t>,</w:t>
      </w:r>
      <w:r>
        <w:t xml:space="preserve"> regardless of whether the organism is susceptible</w:t>
      </w:r>
      <w:r w:rsidR="001C26B4">
        <w:t>,</w:t>
      </w:r>
      <w:r>
        <w:t xml:space="preserve"> it is likely accurate bacterial identification is more difficult. Therefore</w:t>
      </w:r>
      <w:r w:rsidR="00F842FF">
        <w:t>,</w:t>
      </w:r>
      <w:r>
        <w:t xml:space="preserve"> b</w:t>
      </w:r>
      <w:r w:rsidR="002E4658" w:rsidRPr="002E4658">
        <w:t xml:space="preserve">lind prescribing </w:t>
      </w:r>
      <w:r>
        <w:t xml:space="preserve">controlled </w:t>
      </w:r>
      <w:r w:rsidR="002E4658" w:rsidRPr="002E4658">
        <w:t>without thought is likely to do more harm than good when considering both the patient and local resistance</w:t>
      </w:r>
      <w:r w:rsidR="00A13915">
        <w:t>. Indeed</w:t>
      </w:r>
      <w:r w:rsidR="001C26B4">
        <w:t>,</w:t>
      </w:r>
      <w:r w:rsidR="00A13915">
        <w:t xml:space="preserve"> when </w:t>
      </w:r>
      <w:r w:rsidR="005F65C9">
        <w:t xml:space="preserve">4h </w:t>
      </w:r>
      <w:r w:rsidR="00A13915">
        <w:t xml:space="preserve">time related </w:t>
      </w:r>
      <w:r w:rsidR="005F65C9">
        <w:t xml:space="preserve">bundle </w:t>
      </w:r>
      <w:r w:rsidR="00A13915">
        <w:t xml:space="preserve">strategies </w:t>
      </w:r>
      <w:r w:rsidR="00482B83">
        <w:t>have been applied to community acquire</w:t>
      </w:r>
      <w:r w:rsidR="00D76136">
        <w:t>d</w:t>
      </w:r>
      <w:r w:rsidR="00482B83">
        <w:t xml:space="preserve"> pneumonia in the US</w:t>
      </w:r>
      <w:r w:rsidR="001C26B4">
        <w:t>,</w:t>
      </w:r>
      <w:r w:rsidR="00482B83">
        <w:t xml:space="preserve"> </w:t>
      </w:r>
      <w:r w:rsidR="00D76136">
        <w:t xml:space="preserve">mortality remained the same but rates of </w:t>
      </w:r>
      <w:r w:rsidR="00D76136" w:rsidRPr="00D76136">
        <w:rPr>
          <w:i/>
          <w:iCs/>
        </w:rPr>
        <w:t>C.diff</w:t>
      </w:r>
      <w:r w:rsidR="00D76136">
        <w:t xml:space="preserve"> wen</w:t>
      </w:r>
      <w:r w:rsidR="00DE4EA8">
        <w:t>t</w:t>
      </w:r>
      <w:r w:rsidR="00D76136">
        <w:t xml:space="preserve"> up.</w:t>
      </w:r>
      <w:r w:rsidR="00E70D7A">
        <w:t xml:space="preserve">  </w:t>
      </w:r>
    </w:p>
    <w:p w14:paraId="1A978A0D" w14:textId="4297E6FE" w:rsidR="00750EBA" w:rsidRDefault="00750EBA" w:rsidP="001244FD">
      <w:pPr>
        <w:spacing w:after="0"/>
      </w:pPr>
    </w:p>
    <w:p w14:paraId="69C809B0" w14:textId="00DC4D61" w:rsidR="001244FD" w:rsidRDefault="00383B53" w:rsidP="001244FD">
      <w:pPr>
        <w:spacing w:after="0"/>
      </w:pPr>
      <w:r>
        <w:t>The greatest increase in prescribing antibiotics is in the emergency department</w:t>
      </w:r>
      <w:r w:rsidR="001C26B4">
        <w:t>,</w:t>
      </w:r>
      <w:r>
        <w:t xml:space="preserve"> presumably with NICE guidance</w:t>
      </w:r>
      <w:r w:rsidR="001C26B4">
        <w:t>,</w:t>
      </w:r>
      <w:r>
        <w:t xml:space="preserve"> </w:t>
      </w:r>
      <w:r w:rsidR="004E3198">
        <w:t xml:space="preserve">which requires </w:t>
      </w:r>
      <w:r>
        <w:t xml:space="preserve">adhering to </w:t>
      </w:r>
      <w:r w:rsidR="004E3198">
        <w:t>1h if sepsis is suspected</w:t>
      </w:r>
      <w:r>
        <w:t xml:space="preserve">. </w:t>
      </w:r>
      <w:r w:rsidR="004E3198">
        <w:t>I</w:t>
      </w:r>
      <w:r w:rsidR="001244FD">
        <w:t>n hospital</w:t>
      </w:r>
      <w:r w:rsidR="001C26B4">
        <w:t>,</w:t>
      </w:r>
      <w:r w:rsidR="001244FD">
        <w:t xml:space="preserve"> </w:t>
      </w:r>
      <w:r w:rsidR="001244FD" w:rsidRPr="007B26A4">
        <w:t xml:space="preserve">overall antibiotics only increased by 3.5% per 1000 admissions, </w:t>
      </w:r>
      <w:r w:rsidR="001C26B4">
        <w:t xml:space="preserve">and </w:t>
      </w:r>
      <w:r w:rsidR="001244FD" w:rsidRPr="007B26A4">
        <w:t xml:space="preserve">the use of both IV antibiotics and </w:t>
      </w:r>
      <w:r w:rsidR="008A7434" w:rsidRPr="007B26A4">
        <w:t>broad-spectrum IV</w:t>
      </w:r>
      <w:r w:rsidR="001244FD" w:rsidRPr="007B26A4">
        <w:t xml:space="preserve"> antibiotics in the emergency department doubled</w:t>
      </w:r>
      <w:r w:rsidR="001244FD" w:rsidRPr="00275920">
        <w:t xml:space="preserve"> </w:t>
      </w:r>
      <w:r w:rsidR="001244FD">
        <w:t>(</w:t>
      </w:r>
      <w:r w:rsidR="001244FD" w:rsidRPr="00275920">
        <w:t>PHE ESPAUR</w:t>
      </w:r>
      <w:r w:rsidR="001244FD">
        <w:t xml:space="preserve"> 2019).</w:t>
      </w:r>
      <w:r w:rsidR="0009775A">
        <w:t xml:space="preserve"> </w:t>
      </w:r>
    </w:p>
    <w:p w14:paraId="52D84595" w14:textId="77777777" w:rsidR="001A6FCE" w:rsidRDefault="001A6FCE" w:rsidP="004F73B1">
      <w:pPr>
        <w:spacing w:after="0"/>
      </w:pPr>
    </w:p>
    <w:p w14:paraId="689A2C19" w14:textId="0C193349" w:rsidR="007E2246" w:rsidRDefault="004E3198" w:rsidP="004F73B1">
      <w:pPr>
        <w:spacing w:after="0"/>
      </w:pPr>
      <w:r>
        <w:t>Known a</w:t>
      </w:r>
      <w:r w:rsidR="005A1EF3">
        <w:t>ntibiot</w:t>
      </w:r>
      <w:r w:rsidR="00BC3F92">
        <w:t>i</w:t>
      </w:r>
      <w:r w:rsidR="005A1EF3">
        <w:t xml:space="preserve">c resistance to </w:t>
      </w:r>
      <w:r w:rsidR="00BC3F92">
        <w:t xml:space="preserve">pathogens seen in sepsis is common. </w:t>
      </w:r>
      <w:r w:rsidR="00717CEC">
        <w:t>Of the common cul</w:t>
      </w:r>
      <w:r w:rsidR="007E2246">
        <w:t xml:space="preserve">prits of </w:t>
      </w:r>
      <w:r w:rsidR="008A7434">
        <w:t>sepsis,</w:t>
      </w:r>
      <w:r w:rsidR="007E2246">
        <w:t xml:space="preserve"> the resistance pattern</w:t>
      </w:r>
      <w:r w:rsidR="005B064C">
        <w:t>s</w:t>
      </w:r>
      <w:r w:rsidR="007E2246">
        <w:t xml:space="preserve"> </w:t>
      </w:r>
      <w:r w:rsidR="009D6760">
        <w:t>a</w:t>
      </w:r>
      <w:r w:rsidR="009D6760" w:rsidRPr="00A54431">
        <w:t>ccording to EARSS data</w:t>
      </w:r>
      <w:r w:rsidR="00B94870" w:rsidRPr="00B94870">
        <w:t xml:space="preserve"> </w:t>
      </w:r>
      <w:r w:rsidR="00B94870" w:rsidRPr="00A54431">
        <w:t>collected between 2014 and 2019</w:t>
      </w:r>
      <w:r w:rsidR="005B064C">
        <w:t xml:space="preserve"> are</w:t>
      </w:r>
      <w:r w:rsidR="007E2246">
        <w:t>:</w:t>
      </w:r>
    </w:p>
    <w:p w14:paraId="2EABEF45" w14:textId="5993F9E2" w:rsidR="007E2246" w:rsidRDefault="007E2246" w:rsidP="004F73B1">
      <w:pPr>
        <w:spacing w:after="0"/>
      </w:pPr>
    </w:p>
    <w:p w14:paraId="1CE63E54" w14:textId="47F1CD38" w:rsidR="002875A0" w:rsidRDefault="002875A0" w:rsidP="004F73B1">
      <w:pPr>
        <w:spacing w:after="0"/>
      </w:pPr>
    </w:p>
    <w:p w14:paraId="225AB9BC" w14:textId="77777777" w:rsidR="002875A0" w:rsidRDefault="002875A0" w:rsidP="004F73B1">
      <w:pPr>
        <w:spacing w:after="0"/>
      </w:pPr>
    </w:p>
    <w:p w14:paraId="7958AA31" w14:textId="50B25205" w:rsidR="00B94870" w:rsidRPr="00904211" w:rsidRDefault="009D6760" w:rsidP="00561F58">
      <w:pPr>
        <w:spacing w:after="0"/>
        <w:ind w:left="720"/>
        <w:rPr>
          <w:u w:val="single"/>
        </w:rPr>
      </w:pPr>
      <w:r w:rsidRPr="00904211">
        <w:rPr>
          <w:u w:val="single"/>
        </w:rPr>
        <w:lastRenderedPageBreak/>
        <w:t>Gram Negative</w:t>
      </w:r>
      <w:r w:rsidR="00561F58" w:rsidRPr="00904211">
        <w:rPr>
          <w:u w:val="single"/>
        </w:rPr>
        <w:t xml:space="preserve"> </w:t>
      </w:r>
      <w:r w:rsidR="008A7434" w:rsidRPr="00904211">
        <w:rPr>
          <w:u w:val="single"/>
        </w:rPr>
        <w:t>aetiology</w:t>
      </w:r>
    </w:p>
    <w:p w14:paraId="4B45B4C3" w14:textId="2F141848" w:rsidR="00B94870" w:rsidRDefault="001C26B4" w:rsidP="00561F58">
      <w:pPr>
        <w:spacing w:after="0"/>
        <w:ind w:left="720"/>
      </w:pPr>
      <w:r>
        <w:t>R</w:t>
      </w:r>
      <w:r w:rsidR="00A54431" w:rsidRPr="00A54431">
        <w:t>esistance to third generation cephalosporins in Klebsiella pneumoniae rose from 9.3% to 13.2% and to quinolones from 7.7% to 12.8%</w:t>
      </w:r>
      <w:r>
        <w:t>, b</w:t>
      </w:r>
      <w:r w:rsidR="00A54431" w:rsidRPr="00A54431">
        <w:t xml:space="preserve">ut carbapenem resistance remained uncommon (0.8% to 0.7%). Pseudomonas aeruginosa became increasingly resistant to </w:t>
      </w:r>
      <w:r w:rsidR="008A7434">
        <w:t xml:space="preserve">piperacillin </w:t>
      </w:r>
      <w:r w:rsidR="00A54431" w:rsidRPr="00A54431">
        <w:t>tazobactam (4.0% to 5.6%) and quinolones (5.4% to 8.7%)</w:t>
      </w:r>
      <w:r>
        <w:t>,</w:t>
      </w:r>
      <w:r w:rsidR="00A54431" w:rsidRPr="00A54431">
        <w:t xml:space="preserve"> but there was little change to ceftazidime (4.6% to 5.0%) or carbapenems (6.3% to 5.9%). In the same period, Escherichia coli resistance to third generation cephalosporins and quinolones changed little (10.5% to 11.5%, 16.8% to 17.8%) and carbapenem resistance was rare (0.1% to 0.0%). </w:t>
      </w:r>
    </w:p>
    <w:p w14:paraId="14ED550C" w14:textId="77777777" w:rsidR="00B94870" w:rsidRDefault="00B94870" w:rsidP="00561F58">
      <w:pPr>
        <w:spacing w:after="0"/>
        <w:ind w:left="720"/>
      </w:pPr>
    </w:p>
    <w:p w14:paraId="675BC28B" w14:textId="7AB7D0D2" w:rsidR="00B94870" w:rsidRPr="00904211" w:rsidRDefault="00B94870" w:rsidP="00561F58">
      <w:pPr>
        <w:spacing w:after="0"/>
        <w:ind w:left="720"/>
        <w:rPr>
          <w:u w:val="single"/>
        </w:rPr>
      </w:pPr>
      <w:r w:rsidRPr="00904211">
        <w:rPr>
          <w:u w:val="single"/>
        </w:rPr>
        <w:t xml:space="preserve">Gram Positive </w:t>
      </w:r>
      <w:r w:rsidR="008A7434" w:rsidRPr="00904211">
        <w:rPr>
          <w:u w:val="single"/>
        </w:rPr>
        <w:t>aetiology</w:t>
      </w:r>
    </w:p>
    <w:p w14:paraId="26886F73" w14:textId="55A5B23F" w:rsidR="00C57A23" w:rsidRDefault="00A54431" w:rsidP="00561F58">
      <w:pPr>
        <w:spacing w:after="0"/>
        <w:ind w:left="720"/>
      </w:pPr>
      <w:r w:rsidRPr="00A54431">
        <w:t xml:space="preserve">In contrast, resistance of Staphylococcus aureus to methicillin fell from 11.3% to 6.0% following a national MRSA reduction scheme.  </w:t>
      </w:r>
    </w:p>
    <w:p w14:paraId="50B40270" w14:textId="24CE5D94" w:rsidR="00526525" w:rsidRDefault="00526525" w:rsidP="004F73B1">
      <w:pPr>
        <w:spacing w:after="0"/>
      </w:pPr>
    </w:p>
    <w:p w14:paraId="1BE8B6E8" w14:textId="648194A7" w:rsidR="00526525" w:rsidRPr="004A652B" w:rsidRDefault="004A652B" w:rsidP="004F73B1">
      <w:pPr>
        <w:spacing w:after="0"/>
        <w:rPr>
          <w:b/>
          <w:bCs/>
        </w:rPr>
      </w:pPr>
      <w:r w:rsidRPr="004A652B">
        <w:rPr>
          <w:b/>
          <w:bCs/>
        </w:rPr>
        <w:t>Breadth of patient diversity and treatment needs</w:t>
      </w:r>
    </w:p>
    <w:p w14:paraId="5A30C134" w14:textId="1B70CF5F" w:rsidR="004A652B" w:rsidRDefault="004A652B" w:rsidP="004F73B1">
      <w:pPr>
        <w:spacing w:after="0"/>
      </w:pPr>
    </w:p>
    <w:p w14:paraId="57D09A84" w14:textId="254147F0" w:rsidR="00B4676A" w:rsidRDefault="004A652B" w:rsidP="004F73B1">
      <w:pPr>
        <w:spacing w:after="0"/>
      </w:pPr>
      <w:r>
        <w:t xml:space="preserve">As the disease is difficult to define </w:t>
      </w:r>
      <w:r w:rsidR="009877A9">
        <w:t xml:space="preserve">and treatments are varied, considerable skill is needed to ensure effective </w:t>
      </w:r>
      <w:r w:rsidR="006D232D">
        <w:t xml:space="preserve">prescribing or with holding of antibiotics. </w:t>
      </w:r>
      <w:r w:rsidR="003601ED">
        <w:t>A</w:t>
      </w:r>
      <w:r w:rsidR="006D232D">
        <w:t xml:space="preserve"> recent review has shown the outcome of timeliness varies considerably f</w:t>
      </w:r>
      <w:r w:rsidR="007551C0">
        <w:t>r</w:t>
      </w:r>
      <w:r w:rsidR="006D232D">
        <w:t xml:space="preserve">om clinical setting to setting </w:t>
      </w:r>
      <w:r w:rsidR="00B4676A">
        <w:fldChar w:fldCharType="begin">
          <w:fldData xml:space="preserve">PEVuZE5vdGU+PENpdGU+PEF1dGhvcj5Bc25lcjwvQXV0aG9yPjxZZWFyPjIwMjE8L1llYXI+PFJl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</w:fldData>
        </w:fldChar>
      </w:r>
      <w:r w:rsidR="00B4676A">
        <w:instrText xml:space="preserve"> ADDIN EN.CITE </w:instrText>
      </w:r>
      <w:r w:rsidR="00B4676A">
        <w:fldChar w:fldCharType="begin">
          <w:fldData xml:space="preserve">PEVuZE5vdGU+PENpdGU+PEF1dGhvcj5Bc25lcjwvQXV0aG9yPjxZZWFyPjIwMjE8L1llYXI+PFJl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</w:fldData>
        </w:fldChar>
      </w:r>
      <w:r w:rsidR="00B4676A">
        <w:instrText xml:space="preserve"> ADDIN EN.CITE.DATA </w:instrText>
      </w:r>
      <w:r w:rsidR="00B4676A">
        <w:fldChar w:fldCharType="end"/>
      </w:r>
      <w:r w:rsidR="00B4676A">
        <w:fldChar w:fldCharType="separate"/>
      </w:r>
      <w:r w:rsidR="00B4676A">
        <w:rPr>
          <w:noProof/>
        </w:rPr>
        <w:t>(Asner, Desgranges et al. 2021)</w:t>
      </w:r>
      <w:r w:rsidR="00B4676A">
        <w:fldChar w:fldCharType="end"/>
      </w:r>
      <w:r w:rsidR="00B4676A">
        <w:t>.</w:t>
      </w:r>
      <w:r w:rsidR="007551C0">
        <w:t xml:space="preserve"> This is not surprising as research is very</w:t>
      </w:r>
      <w:r w:rsidR="008F2105">
        <w:t xml:space="preserve"> difficult </w:t>
      </w:r>
      <w:r w:rsidR="004A3031">
        <w:t xml:space="preserve">due to the challenge of all-cause mortality being a </w:t>
      </w:r>
      <w:r w:rsidR="00745E94">
        <w:t>notoriously</w:t>
      </w:r>
      <w:r w:rsidR="004A3031">
        <w:t xml:space="preserve"> challenging </w:t>
      </w:r>
      <w:r w:rsidR="00745E94">
        <w:t xml:space="preserve">end point and heavily confounded by comorbidities and IDSA </w:t>
      </w:r>
      <w:r w:rsidR="00172757">
        <w:t xml:space="preserve">working group </w:t>
      </w:r>
      <w:r w:rsidR="00745E94">
        <w:t xml:space="preserve">commented on </w:t>
      </w:r>
      <w:r w:rsidR="00172757">
        <w:t xml:space="preserve">need for better education of researchers </w:t>
      </w:r>
      <w:r w:rsidR="00696F00">
        <w:fldChar w:fldCharType="begin">
          <w:fldData xml:space="preserve">PEVuZE5vdGU+PENpdGU+PEF1dGhvcj5SaGVlPC9BdXRob3I+PFllYXI+MjAyMTwvWWVhcj48UmVj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</w:fldData>
        </w:fldChar>
      </w:r>
      <w:r w:rsidR="00696F00">
        <w:instrText xml:space="preserve"> ADDIN EN.CITE </w:instrText>
      </w:r>
      <w:r w:rsidR="00696F00">
        <w:fldChar w:fldCharType="begin">
          <w:fldData xml:space="preserve">PEVuZE5vdGU+PENpdGU+PEF1dGhvcj5SaGVlPC9BdXRob3I+PFllYXI+MjAyMTwvWWVhcj48UmVj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</w:fldData>
        </w:fldChar>
      </w:r>
      <w:r w:rsidR="00696F00">
        <w:instrText xml:space="preserve"> ADDIN EN.CITE.DATA </w:instrText>
      </w:r>
      <w:r w:rsidR="00696F00">
        <w:fldChar w:fldCharType="end"/>
      </w:r>
      <w:r w:rsidR="00696F00">
        <w:fldChar w:fldCharType="separate"/>
      </w:r>
      <w:r w:rsidR="00696F00">
        <w:rPr>
          <w:noProof/>
        </w:rPr>
        <w:t>(Rhee, Chiotos et al. 2021)</w:t>
      </w:r>
      <w:r w:rsidR="00696F00">
        <w:fldChar w:fldCharType="end"/>
      </w:r>
      <w:r w:rsidR="00696F00">
        <w:t>.</w:t>
      </w:r>
    </w:p>
    <w:p w14:paraId="286C6429" w14:textId="77777777" w:rsidR="00B4676A" w:rsidRDefault="00B4676A" w:rsidP="004F73B1">
      <w:pPr>
        <w:spacing w:after="0"/>
      </w:pPr>
    </w:p>
    <w:p w14:paraId="51D01D11" w14:textId="4F2AFCAE" w:rsidR="004A652B" w:rsidRDefault="00B4676A" w:rsidP="004F73B1">
      <w:pPr>
        <w:spacing w:after="0"/>
      </w:pPr>
      <w:r>
        <w:t xml:space="preserve">This makes writing guidance difficult </w:t>
      </w:r>
      <w:r w:rsidR="00F518A3">
        <w:t>and there have been many who have tried.</w:t>
      </w:r>
      <w:r w:rsidR="006D232D">
        <w:t xml:space="preserve">  </w:t>
      </w:r>
    </w:p>
    <w:p w14:paraId="1D581158" w14:textId="569E2E31" w:rsidR="00B473DB" w:rsidRDefault="00B473DB" w:rsidP="004F73B1">
      <w:pPr>
        <w:spacing w:after="0"/>
      </w:pPr>
    </w:p>
    <w:p w14:paraId="0D5EE3BF" w14:textId="3B4CA5B7" w:rsidR="00B473DB" w:rsidRDefault="00B473DB" w:rsidP="004F73B1">
      <w:pPr>
        <w:spacing w:after="0"/>
      </w:pPr>
      <w:r>
        <w:t xml:space="preserve">However, </w:t>
      </w:r>
      <w:r w:rsidR="00DE4EA8">
        <w:t>1h treatment b</w:t>
      </w:r>
      <w:r>
        <w:t>undles</w:t>
      </w:r>
      <w:r w:rsidR="00DE4EA8">
        <w:t xml:space="preserve"> </w:t>
      </w:r>
      <w:r w:rsidR="00573031">
        <w:t xml:space="preserve">from SSC </w:t>
      </w:r>
      <w:r w:rsidR="00DE4EA8">
        <w:t xml:space="preserve">have faced criticism </w:t>
      </w:r>
      <w:r w:rsidR="00F049A0">
        <w:t xml:space="preserve">for the </w:t>
      </w:r>
      <w:r w:rsidR="003601ED">
        <w:t xml:space="preserve">same </w:t>
      </w:r>
      <w:r w:rsidR="00F049A0">
        <w:t xml:space="preserve">reason the </w:t>
      </w:r>
      <w:r w:rsidR="005F65C9">
        <w:t xml:space="preserve">4h </w:t>
      </w:r>
      <w:r w:rsidR="00F049A0">
        <w:t xml:space="preserve">treatment bundles of pneumonia have in the US. </w:t>
      </w:r>
      <w:r w:rsidR="00435749">
        <w:t>The current AoMRC guidance</w:t>
      </w:r>
      <w:r w:rsidR="002875A0">
        <w:t xml:space="preserve"> in development aims</w:t>
      </w:r>
      <w:r w:rsidR="00435749">
        <w:t xml:space="preserve"> to clarify </w:t>
      </w:r>
      <w:r w:rsidR="007C5766">
        <w:t>a more evaluative approach.</w:t>
      </w:r>
      <w:r w:rsidR="003C24EB">
        <w:t xml:space="preserve"> Education would seem more important than mobile apps and bundles</w:t>
      </w:r>
      <w:r w:rsidR="003601ED">
        <w:t>, t</w:t>
      </w:r>
      <w:r w:rsidR="00533DAB">
        <w:t>he former of which is often local and is likely to be of variable quality.</w:t>
      </w:r>
      <w:r w:rsidR="005F65C9">
        <w:t xml:space="preserve"> When specialist teams are implemented especially in the </w:t>
      </w:r>
      <w:r w:rsidR="00D43361">
        <w:t>E</w:t>
      </w:r>
      <w:r w:rsidR="005F65C9">
        <w:t xml:space="preserve">mergency </w:t>
      </w:r>
      <w:r w:rsidR="00D43361">
        <w:t xml:space="preserve">Department </w:t>
      </w:r>
      <w:r w:rsidR="009D5FA7">
        <w:t xml:space="preserve">are suggested to improve outcomes in terms of </w:t>
      </w:r>
      <w:r w:rsidR="00E5678B">
        <w:t>survival</w:t>
      </w:r>
      <w:r w:rsidR="009D5FA7">
        <w:t xml:space="preserve"> </w:t>
      </w:r>
      <w:r w:rsidR="009D5FA7">
        <w:fldChar w:fldCharType="begin">
          <w:fldData xml:space="preserve">PEVuZE5vdGU+PENpdGU+PEF1dGhvcj5WaWFsZTwvQXV0aG9yPjxZZWFyPjIwMTc8L1llYXI+PFJl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</w:fldData>
        </w:fldChar>
      </w:r>
      <w:r w:rsidR="009D5FA7">
        <w:instrText xml:space="preserve"> ADDIN EN.CITE </w:instrText>
      </w:r>
      <w:r w:rsidR="009D5FA7">
        <w:fldChar w:fldCharType="begin">
          <w:fldData xml:space="preserve">PEVuZE5vdGU+PENpdGU+PEF1dGhvcj5WaWFsZTwvQXV0aG9yPjxZZWFyPjIwMTc8L1llYXI+PFJl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</w:fldData>
        </w:fldChar>
      </w:r>
      <w:r w:rsidR="009D5FA7">
        <w:instrText xml:space="preserve"> ADDIN EN.CITE.DATA </w:instrText>
      </w:r>
      <w:r w:rsidR="009D5FA7">
        <w:fldChar w:fldCharType="end"/>
      </w:r>
      <w:r w:rsidR="009D5FA7">
        <w:fldChar w:fldCharType="separate"/>
      </w:r>
      <w:r w:rsidR="009D5FA7">
        <w:rPr>
          <w:noProof/>
        </w:rPr>
        <w:t>(Viale, Tedeschi et al. 2017)</w:t>
      </w:r>
      <w:r w:rsidR="009D5FA7">
        <w:fldChar w:fldCharType="end"/>
      </w:r>
      <w:r w:rsidR="00E5678B">
        <w:t xml:space="preserve">. Sepsis teams, however, </w:t>
      </w:r>
      <w:r w:rsidR="006C1FF4">
        <w:t>have operational implications that could be challenging.</w:t>
      </w:r>
    </w:p>
    <w:p w14:paraId="03B545F4" w14:textId="5C4963CD" w:rsidR="005B064C" w:rsidRDefault="005B064C" w:rsidP="004F73B1">
      <w:pPr>
        <w:spacing w:after="0"/>
      </w:pPr>
    </w:p>
    <w:p w14:paraId="43D6156A" w14:textId="0A4FB966" w:rsidR="009D7C58" w:rsidRPr="00750EBA" w:rsidRDefault="00750EBA" w:rsidP="004F73B1">
      <w:pPr>
        <w:spacing w:after="0"/>
        <w:rPr>
          <w:b/>
          <w:bCs/>
        </w:rPr>
      </w:pPr>
      <w:r>
        <w:rPr>
          <w:b/>
          <w:bCs/>
        </w:rPr>
        <w:t>Topics need to be addressed</w:t>
      </w:r>
    </w:p>
    <w:p w14:paraId="3514CBAC" w14:textId="77777777" w:rsidR="00C57A23" w:rsidRDefault="00C57A23" w:rsidP="004F73B1">
      <w:pPr>
        <w:spacing w:after="0"/>
      </w:pPr>
    </w:p>
    <w:p w14:paraId="2A776EF7" w14:textId="77DA3047" w:rsidR="00E3427C" w:rsidRDefault="00D12DC3" w:rsidP="004F73B1">
      <w:pPr>
        <w:spacing w:after="0"/>
      </w:pPr>
      <w:r>
        <w:t>T</w:t>
      </w:r>
      <w:r w:rsidR="00E423BC">
        <w:t>he need</w:t>
      </w:r>
      <w:r w:rsidR="00E3427C">
        <w:t xml:space="preserve">s </w:t>
      </w:r>
      <w:r w:rsidR="00E15DDF">
        <w:t xml:space="preserve">for guidance </w:t>
      </w:r>
      <w:r w:rsidR="008A7434">
        <w:t>are:</w:t>
      </w:r>
    </w:p>
    <w:p w14:paraId="28AB8EFF" w14:textId="77777777" w:rsidR="00E3427C" w:rsidRDefault="00E3427C" w:rsidP="004F73B1">
      <w:pPr>
        <w:spacing w:after="0"/>
      </w:pPr>
    </w:p>
    <w:p w14:paraId="71AB4DD4" w14:textId="0CA5548F" w:rsidR="008310D2" w:rsidRDefault="008310D2" w:rsidP="00E3427C">
      <w:pPr>
        <w:pStyle w:val="ListParagraph"/>
        <w:numPr>
          <w:ilvl w:val="0"/>
          <w:numId w:val="9"/>
        </w:numPr>
        <w:spacing w:after="0"/>
      </w:pPr>
      <w:r>
        <w:t>How to prevent patients with infection progressing to sepsis in the community or hospital</w:t>
      </w:r>
      <w:r w:rsidR="00647D52">
        <w:t xml:space="preserve"> by better </w:t>
      </w:r>
      <w:r w:rsidR="00D110A7">
        <w:t>educational understanding and tools</w:t>
      </w:r>
      <w:r w:rsidR="00DD70D3">
        <w:t xml:space="preserve"> among patients, </w:t>
      </w:r>
      <w:proofErr w:type="gramStart"/>
      <w:r w:rsidR="00DD70D3">
        <w:t>carers</w:t>
      </w:r>
      <w:proofErr w:type="gramEnd"/>
      <w:r w:rsidR="00DD70D3">
        <w:t xml:space="preserve"> and HCPS</w:t>
      </w:r>
    </w:p>
    <w:p w14:paraId="080F3D50" w14:textId="00660AB2" w:rsidR="00463FC4" w:rsidRDefault="00463FC4" w:rsidP="00E3427C">
      <w:pPr>
        <w:pStyle w:val="ListParagraph"/>
        <w:numPr>
          <w:ilvl w:val="0"/>
          <w:numId w:val="9"/>
        </w:numPr>
        <w:spacing w:after="0"/>
      </w:pPr>
      <w:r>
        <w:t xml:space="preserve">How to develop </w:t>
      </w:r>
      <w:r w:rsidR="00E15DDF">
        <w:t xml:space="preserve">and use </w:t>
      </w:r>
      <w:r>
        <w:t xml:space="preserve">early warning </w:t>
      </w:r>
      <w:r w:rsidR="003B75FE">
        <w:t>tools such as NEWS2, SOFA etc</w:t>
      </w:r>
      <w:r w:rsidR="003601ED">
        <w:t>.</w:t>
      </w:r>
    </w:p>
    <w:p w14:paraId="3FC2DC10" w14:textId="49835D26" w:rsidR="00463FC4" w:rsidRDefault="003B75FE" w:rsidP="00463FC4">
      <w:pPr>
        <w:pStyle w:val="ListParagraph"/>
        <w:numPr>
          <w:ilvl w:val="0"/>
          <w:numId w:val="9"/>
        </w:numPr>
        <w:spacing w:after="0"/>
      </w:pPr>
      <w:r>
        <w:t xml:space="preserve">How to </w:t>
      </w:r>
      <w:r w:rsidR="00894229">
        <w:t xml:space="preserve">better </w:t>
      </w:r>
      <w:r w:rsidR="00647D52">
        <w:t xml:space="preserve">develop and </w:t>
      </w:r>
      <w:r w:rsidR="00463FC4">
        <w:t xml:space="preserve">use of tools for diagnosis of </w:t>
      </w:r>
      <w:r w:rsidR="00647D52">
        <w:t xml:space="preserve">specific </w:t>
      </w:r>
      <w:r w:rsidR="00463FC4">
        <w:t xml:space="preserve">bacterial </w:t>
      </w:r>
      <w:r>
        <w:t>infection</w:t>
      </w:r>
      <w:r w:rsidR="00647D52">
        <w:t xml:space="preserve"> rather than is there </w:t>
      </w:r>
      <w:r w:rsidR="003B34DD">
        <w:t>likelihood</w:t>
      </w:r>
      <w:r w:rsidR="00647D52">
        <w:t xml:space="preserve"> of bacterial infection</w:t>
      </w:r>
      <w:r w:rsidR="00463FC4">
        <w:t xml:space="preserve"> </w:t>
      </w:r>
    </w:p>
    <w:p w14:paraId="236B83D4" w14:textId="70D33507" w:rsidR="000932A1" w:rsidRDefault="000932A1" w:rsidP="00E3427C">
      <w:pPr>
        <w:pStyle w:val="ListParagraph"/>
        <w:numPr>
          <w:ilvl w:val="0"/>
          <w:numId w:val="9"/>
        </w:numPr>
        <w:spacing w:after="0"/>
      </w:pPr>
      <w:r>
        <w:t xml:space="preserve">How to </w:t>
      </w:r>
      <w:r w:rsidR="00A963BC">
        <w:t xml:space="preserve">give </w:t>
      </w:r>
      <w:r>
        <w:t xml:space="preserve">treatment </w:t>
      </w:r>
      <w:r w:rsidR="00A963BC">
        <w:t xml:space="preserve">for infection and bacterial </w:t>
      </w:r>
      <w:r>
        <w:t xml:space="preserve">sepsis </w:t>
      </w:r>
      <w:r w:rsidR="00A963BC">
        <w:t>balancing rapidly effective antibiotics minimising infection and understanding local resistance patterns</w:t>
      </w:r>
    </w:p>
    <w:p w14:paraId="71A64ABF" w14:textId="1B0E8744" w:rsidR="00894229" w:rsidRDefault="00A361CA" w:rsidP="00E3427C">
      <w:pPr>
        <w:pStyle w:val="ListParagraph"/>
        <w:numPr>
          <w:ilvl w:val="0"/>
          <w:numId w:val="9"/>
        </w:numPr>
        <w:spacing w:after="0"/>
      </w:pPr>
      <w:r>
        <w:t>H</w:t>
      </w:r>
      <w:r w:rsidR="00894229">
        <w:t xml:space="preserve">ow to </w:t>
      </w:r>
      <w:r>
        <w:t xml:space="preserve">operationally </w:t>
      </w:r>
      <w:r w:rsidR="00894229">
        <w:t xml:space="preserve">manage </w:t>
      </w:r>
      <w:r w:rsidR="0010138B">
        <w:t xml:space="preserve">emerging research and new guidance </w:t>
      </w:r>
      <w:r>
        <w:t xml:space="preserve">in sepsis, </w:t>
      </w:r>
      <w:r w:rsidR="0010138B">
        <w:t xml:space="preserve">and </w:t>
      </w:r>
      <w:r w:rsidR="005921F1">
        <w:t>support</w:t>
      </w:r>
      <w:r w:rsidR="0010138B">
        <w:t xml:space="preserve"> education of </w:t>
      </w:r>
      <w:r>
        <w:t xml:space="preserve">the </w:t>
      </w:r>
      <w:r w:rsidR="00A82D87">
        <w:t xml:space="preserve">emergency department, ward and ICU staff </w:t>
      </w:r>
      <w:r w:rsidR="00894229">
        <w:t xml:space="preserve">and </w:t>
      </w:r>
      <w:proofErr w:type="gramStart"/>
      <w:r w:rsidR="00894229">
        <w:t>call in</w:t>
      </w:r>
      <w:proofErr w:type="gramEnd"/>
      <w:r w:rsidR="00894229">
        <w:t xml:space="preserve"> additional help</w:t>
      </w:r>
      <w:r w:rsidR="006F0809">
        <w:t xml:space="preserve"> </w:t>
      </w:r>
      <w:r w:rsidR="005921F1">
        <w:t>including sepsis teams.</w:t>
      </w:r>
    </w:p>
    <w:p w14:paraId="17BFDD13" w14:textId="124B3120" w:rsidR="00E3427C" w:rsidRDefault="00E3427C" w:rsidP="00A963BC">
      <w:pPr>
        <w:pStyle w:val="ListParagraph"/>
        <w:spacing w:after="0"/>
      </w:pPr>
    </w:p>
    <w:p w14:paraId="6262CCEB" w14:textId="77777777" w:rsidR="008E586C" w:rsidRDefault="008E586C" w:rsidP="00960DEA">
      <w:pPr>
        <w:spacing w:after="0"/>
      </w:pPr>
    </w:p>
    <w:p w14:paraId="5EA6359A" w14:textId="056CD043" w:rsidR="00B37B0A" w:rsidRDefault="00B37B0A" w:rsidP="00960DEA">
      <w:pPr>
        <w:pStyle w:val="Heading1"/>
      </w:pPr>
      <w:r>
        <w:lastRenderedPageBreak/>
        <w:t>Sepsis training should be mandatory and delivered by doctors with relevant</w:t>
      </w:r>
      <w:r w:rsidR="00960DEA">
        <w:t xml:space="preserve"> </w:t>
      </w:r>
      <w:r>
        <w:t>experience of current research and guidance.</w:t>
      </w:r>
    </w:p>
    <w:p w14:paraId="3C4838EE" w14:textId="77777777" w:rsidR="00B37B0A" w:rsidRDefault="00B37B0A" w:rsidP="00960DEA">
      <w:pPr>
        <w:spacing w:after="0"/>
      </w:pPr>
    </w:p>
    <w:p w14:paraId="2659D723" w14:textId="77777777" w:rsidR="001A336C" w:rsidRDefault="001A336C" w:rsidP="001A336C">
      <w:pPr>
        <w:pStyle w:val="Heading2"/>
      </w:pPr>
      <w:r>
        <w:t>Current initiatives</w:t>
      </w:r>
    </w:p>
    <w:p w14:paraId="5F9F0FBD" w14:textId="77777777" w:rsidR="001A336C" w:rsidRDefault="001A336C" w:rsidP="001A336C">
      <w:pPr>
        <w:spacing w:after="0"/>
        <w:rPr>
          <w:b/>
          <w:bCs/>
        </w:rPr>
      </w:pPr>
    </w:p>
    <w:p w14:paraId="742B9E13" w14:textId="0A523DBF" w:rsidR="001A336C" w:rsidRDefault="001A336C" w:rsidP="001A336C">
      <w:pPr>
        <w:spacing w:after="0"/>
      </w:pPr>
      <w:r>
        <w:t>Surviving sepsis Campaign has guidance documents and educational events and tools – predominantly aimed at critical care. AoMRC has a working party looking at using NEWS2 and timeliness of prescribing. NICE have guidance last updated in 2017. The sepsis trust has educational tools for health care professionals and patients. In the UK</w:t>
      </w:r>
      <w:r w:rsidR="00A361CA">
        <w:t>,</w:t>
      </w:r>
      <w:r>
        <w:t xml:space="preserve"> the challenge of choosing an antibiotic is largely devolved to the microbiologist</w:t>
      </w:r>
      <w:r w:rsidR="0031464B">
        <w:t xml:space="preserve"> and not addressed in detail in</w:t>
      </w:r>
      <w:r w:rsidR="00496BC8">
        <w:t xml:space="preserve"> most mobile apps.</w:t>
      </w:r>
    </w:p>
    <w:p w14:paraId="630736F7" w14:textId="26D497E5" w:rsidR="001A336C" w:rsidRDefault="001A336C" w:rsidP="001A336C">
      <w:pPr>
        <w:spacing w:after="0"/>
      </w:pPr>
    </w:p>
    <w:p w14:paraId="44D3F0D3" w14:textId="609220C6" w:rsidR="001A336C" w:rsidRDefault="001A336C" w:rsidP="001A336C">
      <w:pPr>
        <w:pStyle w:val="Heading2"/>
      </w:pPr>
      <w:r>
        <w:t>Specialists in antibiotic prescribing</w:t>
      </w:r>
    </w:p>
    <w:p w14:paraId="508C1903" w14:textId="5FCE3E24" w:rsidR="00F438FE" w:rsidRDefault="00F438FE" w:rsidP="00B37B0A">
      <w:r>
        <w:t>With the decline of investment in new antibiotics due to the clinical pressure to reduce prescribing</w:t>
      </w:r>
      <w:r w:rsidR="003601ED">
        <w:t>,</w:t>
      </w:r>
      <w:r>
        <w:t xml:space="preserve"> there is less pressure to educate on use of antibiotics. Increasingly</w:t>
      </w:r>
      <w:r w:rsidR="00A361CA">
        <w:t>,</w:t>
      </w:r>
      <w:r>
        <w:t xml:space="preserve"> </w:t>
      </w:r>
      <w:r w:rsidR="001D4103">
        <w:t xml:space="preserve">hospitals use a phone app giving two choices for each type of infection and only when the patients reach level 2 (HDUs) or level 3 (ICUs) are </w:t>
      </w:r>
      <w:r w:rsidR="00B7399E">
        <w:t xml:space="preserve">microbiologists seen in a regular ward round. </w:t>
      </w:r>
      <w:r w:rsidR="001D4103">
        <w:t xml:space="preserve"> </w:t>
      </w:r>
    </w:p>
    <w:p w14:paraId="16FEBD94" w14:textId="71CF09BF" w:rsidR="00A67D36" w:rsidRDefault="00960DEA" w:rsidP="005523CB">
      <w:r>
        <w:t>The NHS web site states t</w:t>
      </w:r>
      <w:r w:rsidR="008C07E8" w:rsidRPr="008C07E8">
        <w:t>here are four distinct but very much interdependent infection specialties: Infectious Diseases (ID), Medical Microbiology (MM), Medical Virology (MV) and Tropical Medicine (TM).</w:t>
      </w:r>
      <w:r>
        <w:t xml:space="preserve"> However,  </w:t>
      </w:r>
      <w:r w:rsidR="000C1A5C">
        <w:t xml:space="preserve">it also </w:t>
      </w:r>
      <w:r>
        <w:t>include</w:t>
      </w:r>
      <w:r w:rsidR="000C1A5C">
        <w:t>s</w:t>
      </w:r>
      <w:r>
        <w:t xml:space="preserve"> aspects of public health.</w:t>
      </w:r>
      <w:r w:rsidR="00B7399E">
        <w:t xml:space="preserve"> However according </w:t>
      </w:r>
      <w:r w:rsidR="003601ED">
        <w:t>to</w:t>
      </w:r>
      <w:r w:rsidR="000C1A5C">
        <w:t xml:space="preserve"> an </w:t>
      </w:r>
      <w:proofErr w:type="gramStart"/>
      <w:r w:rsidR="000C1A5C">
        <w:t xml:space="preserve">ECCMID </w:t>
      </w:r>
      <w:r w:rsidR="003601ED">
        <w:t xml:space="preserve"> </w:t>
      </w:r>
      <w:r w:rsidR="000C1A5C">
        <w:t>survey</w:t>
      </w:r>
      <w:proofErr w:type="gramEnd"/>
      <w:r w:rsidR="00DB05D4">
        <w:t xml:space="preserve"> in 2008 </w:t>
      </w:r>
      <w:r w:rsidR="0073470B">
        <w:t xml:space="preserve">Mike </w:t>
      </w:r>
      <w:proofErr w:type="spellStart"/>
      <w:r w:rsidR="0073470B">
        <w:t>Mcendrick</w:t>
      </w:r>
      <w:proofErr w:type="spellEnd"/>
      <w:r w:rsidR="0073470B">
        <w:t xml:space="preserve"> presented that UK ha</w:t>
      </w:r>
      <w:r w:rsidR="00A361CA">
        <w:t>s</w:t>
      </w:r>
      <w:r w:rsidR="00681F77">
        <w:t xml:space="preserve"> almost the fewest </w:t>
      </w:r>
      <w:r w:rsidR="0073470B">
        <w:t>ID physicians</w:t>
      </w:r>
      <w:r w:rsidR="00681F77">
        <w:t xml:space="preserve"> </w:t>
      </w:r>
      <w:r w:rsidR="004C7CC9">
        <w:t xml:space="preserve">per head of population </w:t>
      </w:r>
      <w:r w:rsidR="00681F77">
        <w:t>in Europe</w:t>
      </w:r>
      <w:r w:rsidR="008C7E18">
        <w:t>.</w:t>
      </w:r>
      <w:r w:rsidR="00780888">
        <w:t xml:space="preserve"> </w:t>
      </w:r>
      <w:r w:rsidR="000C1A5C">
        <w:t xml:space="preserve"> </w:t>
      </w:r>
      <w:r w:rsidR="0020385F">
        <w:t xml:space="preserve"> </w:t>
      </w:r>
      <w:r w:rsidR="00D14CA4">
        <w:t xml:space="preserve"> Infectious diseases physicians play an </w:t>
      </w:r>
      <w:r w:rsidR="0020385F">
        <w:t xml:space="preserve">critical </w:t>
      </w:r>
      <w:r w:rsidR="00D14CA4">
        <w:t xml:space="preserve">role in </w:t>
      </w:r>
      <w:r w:rsidR="0020385F">
        <w:t xml:space="preserve">healthcare in most countries </w:t>
      </w:r>
      <w:r w:rsidR="001F1344">
        <w:fldChar w:fldCharType="begin">
          <w:fldData xml:space="preserve">PEVuZE5vdGU+PENpdGU+PEF1dGhvcj5XYWxlbnNreTwvQXV0aG9yPjxZZWFyPjIwMTc8L1llYXI+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</w:fldData>
        </w:fldChar>
      </w:r>
      <w:r w:rsidR="001F1344">
        <w:instrText xml:space="preserve"> ADDIN EN.CITE </w:instrText>
      </w:r>
      <w:r w:rsidR="001F1344">
        <w:fldChar w:fldCharType="begin">
          <w:fldData xml:space="preserve">PEVuZE5vdGU+PENpdGU+PEF1dGhvcj5XYWxlbnNreTwvQXV0aG9yPjxZZWFyPjIwMTc8L1llYXI+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</w:fldData>
        </w:fldChar>
      </w:r>
      <w:r w:rsidR="001F1344">
        <w:instrText xml:space="preserve"> ADDIN EN.CITE.DATA </w:instrText>
      </w:r>
      <w:r w:rsidR="001F1344">
        <w:fldChar w:fldCharType="end"/>
      </w:r>
      <w:r w:rsidR="001F1344">
        <w:fldChar w:fldCharType="separate"/>
      </w:r>
      <w:r w:rsidR="001F1344">
        <w:rPr>
          <w:noProof/>
        </w:rPr>
        <w:t>(Walensky, Del Rio et al. 2017)</w:t>
      </w:r>
      <w:r w:rsidR="001F1344">
        <w:fldChar w:fldCharType="end"/>
      </w:r>
      <w:r w:rsidR="001F1344">
        <w:t xml:space="preserve">. Whilst substituted by clinical microbiologists to some extent in the UK </w:t>
      </w:r>
      <w:r w:rsidR="004C2EFE">
        <w:t>as infection is such a critical component of majority of  deaths</w:t>
      </w:r>
      <w:r w:rsidR="00A361CA">
        <w:t>,</w:t>
      </w:r>
      <w:r w:rsidR="004C2EFE">
        <w:t xml:space="preserve"> </w:t>
      </w:r>
      <w:r w:rsidR="00DF7D10">
        <w:t xml:space="preserve">the call for more infectious </w:t>
      </w:r>
      <w:r w:rsidR="003B34DD">
        <w:t>disease</w:t>
      </w:r>
      <w:r w:rsidR="00DF7D10">
        <w:t xml:space="preserve"> </w:t>
      </w:r>
      <w:r w:rsidR="004C2EFE">
        <w:t xml:space="preserve">educational </w:t>
      </w:r>
      <w:r w:rsidR="00DF7D10">
        <w:t xml:space="preserve">should be heeded. </w:t>
      </w:r>
      <w:r w:rsidR="00442B30">
        <w:t xml:space="preserve">The same  </w:t>
      </w:r>
      <w:r w:rsidR="00DF7D10">
        <w:t xml:space="preserve">call surely </w:t>
      </w:r>
      <w:r w:rsidR="00442B30">
        <w:t>appl</w:t>
      </w:r>
      <w:r w:rsidR="00DF7D10">
        <w:t>ies</w:t>
      </w:r>
      <w:r w:rsidR="00442B30">
        <w:t xml:space="preserve"> to better sepsis prescribing</w:t>
      </w:r>
      <w:r w:rsidR="00DF7D10">
        <w:t xml:space="preserve">. </w:t>
      </w:r>
      <w:r w:rsidR="00A67D36">
        <w:t xml:space="preserve"> </w:t>
      </w:r>
    </w:p>
    <w:p w14:paraId="5C2D1125" w14:textId="0F71B040" w:rsidR="001A336C" w:rsidRDefault="00A67D36" w:rsidP="005523CB">
      <w:r>
        <w:t xml:space="preserve">This lack of clear structure of infectious disease physicians as Key Opinion Leaders </w:t>
      </w:r>
      <w:r w:rsidR="00DF7D10">
        <w:t xml:space="preserve">in the UK </w:t>
      </w:r>
      <w:r>
        <w:t xml:space="preserve">is perhaps something that  </w:t>
      </w:r>
      <w:r w:rsidR="00DF7D10">
        <w:t xml:space="preserve">AoMRC </w:t>
      </w:r>
      <w:r>
        <w:t>could address. Whilst there are good microbiologists</w:t>
      </w:r>
      <w:r w:rsidR="00A361CA">
        <w:t>, p</w:t>
      </w:r>
      <w:r w:rsidR="00E41D51">
        <w:t>harmacists</w:t>
      </w:r>
      <w:r w:rsidR="00242065">
        <w:t xml:space="preserve">, intensivists </w:t>
      </w:r>
      <w:r>
        <w:t xml:space="preserve">and </w:t>
      </w:r>
      <w:r w:rsidR="00BA1F60">
        <w:t>clinical pharmacologists, there are few ID physicians addressing best practice</w:t>
      </w:r>
      <w:r w:rsidR="00A361CA">
        <w:t>,</w:t>
      </w:r>
      <w:r w:rsidR="00BA1F60">
        <w:t xml:space="preserve"> </w:t>
      </w:r>
      <w:r w:rsidR="00E41D51">
        <w:t xml:space="preserve">especially </w:t>
      </w:r>
      <w:r w:rsidR="00BA1F60">
        <w:t xml:space="preserve">in understanding antibiotic </w:t>
      </w:r>
      <w:r w:rsidR="009B50C1">
        <w:t xml:space="preserve">stewardship of which education is a major </w:t>
      </w:r>
      <w:r w:rsidR="003B34DD">
        <w:t>component.</w:t>
      </w:r>
    </w:p>
    <w:p w14:paraId="244046CF" w14:textId="77777777" w:rsidR="00A361CA" w:rsidRDefault="00A361CA" w:rsidP="005523CB"/>
    <w:p w14:paraId="6CDCC01F" w14:textId="072FCEB9" w:rsidR="005172AE" w:rsidRDefault="00926666" w:rsidP="00926666">
      <w:pPr>
        <w:pStyle w:val="Heading1"/>
      </w:pPr>
      <w:r>
        <w:t>How FPM can help</w:t>
      </w:r>
    </w:p>
    <w:p w14:paraId="0BDB3729" w14:textId="3A3F70D3" w:rsidR="00926666" w:rsidRDefault="00926666" w:rsidP="00926666">
      <w:pPr>
        <w:pStyle w:val="Heading2"/>
      </w:pPr>
      <w:r>
        <w:t>Currently we contribute to the sepsis collaborative group in AoMRC</w:t>
      </w:r>
    </w:p>
    <w:p w14:paraId="08DD802A" w14:textId="5C43C5B5" w:rsidR="00C25830" w:rsidRDefault="00926666" w:rsidP="00926666">
      <w:r>
        <w:t xml:space="preserve">This is a great </w:t>
      </w:r>
      <w:r w:rsidR="00E40822">
        <w:t xml:space="preserve">multidisciplinary </w:t>
      </w:r>
      <w:r>
        <w:t>collaboration</w:t>
      </w:r>
      <w:r w:rsidR="00A361CA">
        <w:t xml:space="preserve"> that </w:t>
      </w:r>
      <w:r w:rsidR="00E40822">
        <w:t>has highlighted the challenges</w:t>
      </w:r>
      <w:r w:rsidR="005D48D4">
        <w:t xml:space="preserve"> in </w:t>
      </w:r>
      <w:r w:rsidR="00C25830">
        <w:t xml:space="preserve">early </w:t>
      </w:r>
      <w:r w:rsidR="005D48D4">
        <w:t>treat</w:t>
      </w:r>
      <w:r w:rsidR="00C25830">
        <w:t>ment</w:t>
      </w:r>
      <w:r w:rsidR="005D48D4">
        <w:t xml:space="preserve"> with </w:t>
      </w:r>
      <w:r w:rsidR="00241077">
        <w:t>antibiotics</w:t>
      </w:r>
      <w:r w:rsidR="00C25830">
        <w:t xml:space="preserve"> potentially using NEWS2.</w:t>
      </w:r>
    </w:p>
    <w:p w14:paraId="2ED820DA" w14:textId="5D4B4F1F" w:rsidR="00926666" w:rsidRDefault="00C25830" w:rsidP="00926666">
      <w:r>
        <w:t xml:space="preserve">This </w:t>
      </w:r>
      <w:r w:rsidR="00A361CA">
        <w:t xml:space="preserve">collaboration </w:t>
      </w:r>
      <w:r w:rsidR="00E40822">
        <w:t xml:space="preserve">could be extended </w:t>
      </w:r>
      <w:r w:rsidR="005D48D4">
        <w:t xml:space="preserve">to </w:t>
      </w:r>
      <w:r w:rsidR="00A361CA">
        <w:t>establish</w:t>
      </w:r>
      <w:r w:rsidR="005D48D4">
        <w:t xml:space="preserve"> </w:t>
      </w:r>
      <w:r w:rsidR="003B7636">
        <w:t xml:space="preserve">consensus on </w:t>
      </w:r>
      <w:r w:rsidR="00ED3DD5">
        <w:t xml:space="preserve">understanding antibiotics, </w:t>
      </w:r>
      <w:proofErr w:type="gramStart"/>
      <w:r w:rsidR="00ED3DD5">
        <w:t>research</w:t>
      </w:r>
      <w:proofErr w:type="gramEnd"/>
      <w:r w:rsidR="00ED3DD5">
        <w:t xml:space="preserve"> and </w:t>
      </w:r>
      <w:r w:rsidR="005D48D4">
        <w:t>prescribing</w:t>
      </w:r>
      <w:r w:rsidR="003B7636">
        <w:t xml:space="preserve">. Resistance is a much bigger burden </w:t>
      </w:r>
      <w:r w:rsidR="009B0816">
        <w:t xml:space="preserve">in </w:t>
      </w:r>
      <w:r w:rsidR="003B7636">
        <w:t>ICU than in the community</w:t>
      </w:r>
      <w:r w:rsidR="00A361CA">
        <w:t>,</w:t>
      </w:r>
      <w:r w:rsidR="003B7636">
        <w:t xml:space="preserve"> and stewardship is really challengin</w:t>
      </w:r>
      <w:r w:rsidR="00A361CA">
        <w:t>g. M</w:t>
      </w:r>
      <w:r w:rsidR="003B7636">
        <w:t>any pathogens</w:t>
      </w:r>
      <w:r w:rsidR="009B0816">
        <w:t>,</w:t>
      </w:r>
      <w:r w:rsidR="00EC5DE8">
        <w:t xml:space="preserve"> such as </w:t>
      </w:r>
      <w:r w:rsidR="00241077" w:rsidRPr="00EC5DE8">
        <w:rPr>
          <w:i/>
          <w:iCs/>
        </w:rPr>
        <w:t>P. aeruginosa</w:t>
      </w:r>
      <w:r w:rsidR="00EC5DE8">
        <w:t xml:space="preserve"> and Acinetobacter</w:t>
      </w:r>
      <w:r w:rsidR="009B0816">
        <w:t>,</w:t>
      </w:r>
      <w:r w:rsidR="003B7636">
        <w:t xml:space="preserve"> are </w:t>
      </w:r>
      <w:r w:rsidR="00241077">
        <w:t>intrinsically</w:t>
      </w:r>
      <w:r w:rsidR="003B7636">
        <w:t xml:space="preserve"> resistant </w:t>
      </w:r>
      <w:r w:rsidR="00EC5DE8">
        <w:t>to most antibiot</w:t>
      </w:r>
      <w:r w:rsidR="00A67D36">
        <w:t>i</w:t>
      </w:r>
      <w:r w:rsidR="00EC5DE8">
        <w:t>cs</w:t>
      </w:r>
      <w:r w:rsidR="00444AF6">
        <w:t>.</w:t>
      </w:r>
      <w:r w:rsidR="00614883">
        <w:t xml:space="preserve"> FPM could field antibiotic specialists to this group.</w:t>
      </w:r>
    </w:p>
    <w:p w14:paraId="1A0EF848" w14:textId="4A6C5BA0" w:rsidR="005D48D4" w:rsidRDefault="005D48D4" w:rsidP="005D48D4">
      <w:pPr>
        <w:pStyle w:val="Heading2"/>
      </w:pPr>
      <w:r>
        <w:t xml:space="preserve">Sepsis is </w:t>
      </w:r>
      <w:r w:rsidR="00B31490">
        <w:t>often downstream of non</w:t>
      </w:r>
      <w:r w:rsidR="00FB45CB">
        <w:t>-</w:t>
      </w:r>
      <w:r w:rsidR="00B31490">
        <w:t xml:space="preserve"> septic infections</w:t>
      </w:r>
      <w:r w:rsidR="000B731C">
        <w:t xml:space="preserve"> training</w:t>
      </w:r>
    </w:p>
    <w:p w14:paraId="24061078" w14:textId="11D99DE7" w:rsidR="00DC7E3A" w:rsidRDefault="00DC7E3A" w:rsidP="00B31490">
      <w:pPr>
        <w:rPr>
          <w:b/>
          <w:bCs/>
        </w:rPr>
      </w:pPr>
      <w:r>
        <w:rPr>
          <w:b/>
          <w:bCs/>
        </w:rPr>
        <w:t xml:space="preserve">Understanding what </w:t>
      </w:r>
      <w:r w:rsidR="006E2C56">
        <w:rPr>
          <w:b/>
          <w:bCs/>
        </w:rPr>
        <w:t xml:space="preserve">depth of knowledge physicians have </w:t>
      </w:r>
      <w:r w:rsidR="00A844DA">
        <w:rPr>
          <w:b/>
          <w:bCs/>
        </w:rPr>
        <w:t>on ID</w:t>
      </w:r>
    </w:p>
    <w:p w14:paraId="37F22DFE" w14:textId="55385F25" w:rsidR="00DC7E3A" w:rsidRPr="00A844DA" w:rsidRDefault="006E2C56" w:rsidP="00B31490">
      <w:r w:rsidRPr="00A844DA">
        <w:t xml:space="preserve">FPM </w:t>
      </w:r>
      <w:r w:rsidR="00A361CA">
        <w:t xml:space="preserve">is considering scoping </w:t>
      </w:r>
      <w:r w:rsidR="000C5F84" w:rsidRPr="00A844DA">
        <w:t xml:space="preserve">surveys </w:t>
      </w:r>
      <w:r w:rsidR="009740D1">
        <w:t>or other forms of research into</w:t>
      </w:r>
      <w:r w:rsidR="000C5F84" w:rsidRPr="00A844DA">
        <w:t xml:space="preserve"> the type</w:t>
      </w:r>
      <w:r w:rsidR="009740D1">
        <w:t>s</w:t>
      </w:r>
      <w:r w:rsidR="000C5F84" w:rsidRPr="00A844DA">
        <w:t xml:space="preserve"> of education </w:t>
      </w:r>
      <w:r w:rsidR="001E62C1" w:rsidRPr="00A844DA">
        <w:t>given to physicians on ID prescribing</w:t>
      </w:r>
      <w:r w:rsidR="009740D1">
        <w:t>,</w:t>
      </w:r>
      <w:r w:rsidR="001E62C1" w:rsidRPr="00A844DA">
        <w:t xml:space="preserve"> the level of understanding </w:t>
      </w:r>
      <w:r w:rsidR="009740D1">
        <w:t xml:space="preserve">these </w:t>
      </w:r>
      <w:r w:rsidR="001E62C1" w:rsidRPr="00A844DA">
        <w:t>physicians have</w:t>
      </w:r>
      <w:r w:rsidR="009740D1">
        <w:t>, and what and how FPM might support this understanding</w:t>
      </w:r>
      <w:r w:rsidR="001E62C1" w:rsidRPr="00A844DA">
        <w:t xml:space="preserve">. See </w:t>
      </w:r>
      <w:r w:rsidR="00A361CA">
        <w:t xml:space="preserve">below </w:t>
      </w:r>
      <w:r w:rsidR="001E62C1" w:rsidRPr="00A844DA">
        <w:t>under research.</w:t>
      </w:r>
    </w:p>
    <w:p w14:paraId="25F54CF9" w14:textId="17B28DAF" w:rsidR="00A67D36" w:rsidRDefault="00A67D36" w:rsidP="00B31490">
      <w:pPr>
        <w:rPr>
          <w:b/>
          <w:bCs/>
        </w:rPr>
      </w:pPr>
      <w:r>
        <w:rPr>
          <w:b/>
          <w:bCs/>
        </w:rPr>
        <w:lastRenderedPageBreak/>
        <w:t>Innovation in treatment</w:t>
      </w:r>
      <w:r w:rsidR="000B731C">
        <w:rPr>
          <w:b/>
          <w:bCs/>
        </w:rPr>
        <w:t>s</w:t>
      </w:r>
    </w:p>
    <w:p w14:paraId="046E1AE5" w14:textId="6EA6EBE0" w:rsidR="00A67D36" w:rsidRDefault="00A67D36" w:rsidP="00A67D36">
      <w:r>
        <w:t>Pharmaceutical ph</w:t>
      </w:r>
      <w:r w:rsidR="00444AF6">
        <w:t xml:space="preserve">ysicians </w:t>
      </w:r>
      <w:r>
        <w:t xml:space="preserve">are at the forefront of the development </w:t>
      </w:r>
      <w:r w:rsidR="00444AF6">
        <w:t>of new antibiotic interventions</w:t>
      </w:r>
      <w:r w:rsidR="009740D1">
        <w:t>,</w:t>
      </w:r>
      <w:r w:rsidR="00444AF6">
        <w:t xml:space="preserve"> </w:t>
      </w:r>
      <w:r w:rsidR="001C3C24">
        <w:t xml:space="preserve">which involves understanding </w:t>
      </w:r>
      <w:r w:rsidR="00F24680">
        <w:t xml:space="preserve">of </w:t>
      </w:r>
      <w:r w:rsidR="001C3C24">
        <w:t xml:space="preserve">both drug characteristics and </w:t>
      </w:r>
      <w:r w:rsidR="00F24680">
        <w:t xml:space="preserve">the </w:t>
      </w:r>
      <w:r w:rsidR="001C3C24">
        <w:t xml:space="preserve">potential harmful effect including both </w:t>
      </w:r>
      <w:r w:rsidR="00C96C4A">
        <w:t xml:space="preserve">adverse effects to the patient and resistance propensity. This knowledge may be helpful in introducing new treatments </w:t>
      </w:r>
      <w:r w:rsidR="008016E0">
        <w:t>which currently appear on the “Reserve List”.</w:t>
      </w:r>
      <w:r w:rsidR="003B1F9D">
        <w:t xml:space="preserve"> </w:t>
      </w:r>
      <w:r w:rsidR="00F24680">
        <w:t>FPM</w:t>
      </w:r>
      <w:r w:rsidR="003B1F9D">
        <w:t xml:space="preserve"> members </w:t>
      </w:r>
      <w:r w:rsidR="009020E7">
        <w:t xml:space="preserve">are involved in </w:t>
      </w:r>
      <w:r w:rsidR="003B1F9D">
        <w:t>various AMR initiative</w:t>
      </w:r>
      <w:r w:rsidR="009B0816">
        <w:t>s</w:t>
      </w:r>
      <w:r w:rsidR="003B1F9D">
        <w:t xml:space="preserve"> globally.</w:t>
      </w:r>
    </w:p>
    <w:p w14:paraId="0C38DA3A" w14:textId="2A97EF9B" w:rsidR="007F328A" w:rsidRPr="007F328A" w:rsidRDefault="007F328A" w:rsidP="00B31490">
      <w:pPr>
        <w:rPr>
          <w:b/>
          <w:bCs/>
        </w:rPr>
      </w:pPr>
      <w:r w:rsidRPr="007F328A">
        <w:rPr>
          <w:b/>
          <w:bCs/>
        </w:rPr>
        <w:t>Education in treatment</w:t>
      </w:r>
      <w:r w:rsidR="000B731C">
        <w:rPr>
          <w:b/>
          <w:bCs/>
        </w:rPr>
        <w:t xml:space="preserve"> of infections by different antibiotics</w:t>
      </w:r>
    </w:p>
    <w:p w14:paraId="61F1B7BD" w14:textId="5694CE7B" w:rsidR="008016E0" w:rsidRDefault="008016E0" w:rsidP="00B31490">
      <w:r>
        <w:t xml:space="preserve">It is not only essential for </w:t>
      </w:r>
      <w:r w:rsidR="001E1AFE">
        <w:t xml:space="preserve">ED staff to call a microbiologist but </w:t>
      </w:r>
      <w:r w:rsidR="009B0816">
        <w:t xml:space="preserve">also </w:t>
      </w:r>
      <w:r w:rsidR="001E1AFE">
        <w:t xml:space="preserve">to be able to understand the aspects of </w:t>
      </w:r>
      <w:r w:rsidR="00722219">
        <w:t xml:space="preserve">diagnostics and </w:t>
      </w:r>
      <w:r w:rsidR="001E1AFE">
        <w:t>antibiot</w:t>
      </w:r>
      <w:r w:rsidR="00722219">
        <w:t>i</w:t>
      </w:r>
      <w:r w:rsidR="001E1AFE">
        <w:t>cs</w:t>
      </w:r>
      <w:r w:rsidR="00722219">
        <w:t xml:space="preserve"> – as infection </w:t>
      </w:r>
      <w:r w:rsidR="009B0816">
        <w:t xml:space="preserve">is </w:t>
      </w:r>
      <w:r w:rsidR="005539FD">
        <w:t>omnipresent</w:t>
      </w:r>
      <w:r w:rsidR="00CC1094">
        <w:t xml:space="preserve">. </w:t>
      </w:r>
      <w:r w:rsidR="00241077">
        <w:t>Therefore,</w:t>
      </w:r>
      <w:r w:rsidR="00CC1094">
        <w:t xml:space="preserve"> more specialists should be </w:t>
      </w:r>
      <w:r w:rsidR="003B34DD">
        <w:t>trained,</w:t>
      </w:r>
      <w:r w:rsidR="00CC1094">
        <w:t xml:space="preserve"> and </w:t>
      </w:r>
      <w:r w:rsidR="001716C7">
        <w:t>prescrib</w:t>
      </w:r>
      <w:r w:rsidR="009B0816">
        <w:t>ing</w:t>
      </w:r>
      <w:r w:rsidR="001716C7">
        <w:t xml:space="preserve"> physicians or nurses should have enough knowledge of antibiot</w:t>
      </w:r>
      <w:r w:rsidR="003423E6">
        <w:t>i</w:t>
      </w:r>
      <w:r w:rsidR="001716C7">
        <w:t>cs to interpret</w:t>
      </w:r>
      <w:r w:rsidR="009740D1">
        <w:t xml:space="preserve"> </w:t>
      </w:r>
      <w:r w:rsidR="00496BC8">
        <w:t xml:space="preserve">prescribing instructions </w:t>
      </w:r>
      <w:r w:rsidR="009740D1">
        <w:t xml:space="preserve">from </w:t>
      </w:r>
      <w:r w:rsidR="001716C7">
        <w:t>mobile apps</w:t>
      </w:r>
      <w:r w:rsidR="009740D1">
        <w:t xml:space="preserve"> with greater expertise</w:t>
      </w:r>
      <w:r w:rsidR="001716C7">
        <w:t>.</w:t>
      </w:r>
    </w:p>
    <w:p w14:paraId="3A9F4B22" w14:textId="4567ED6E" w:rsidR="000B731C" w:rsidRDefault="00B31490" w:rsidP="00B31490">
      <w:r>
        <w:t xml:space="preserve">Members of FPM have </w:t>
      </w:r>
      <w:r w:rsidR="009B0816">
        <w:t xml:space="preserve">a </w:t>
      </w:r>
      <w:r>
        <w:t xml:space="preserve">deep knowledge of </w:t>
      </w:r>
      <w:r w:rsidR="0031464B">
        <w:t xml:space="preserve">both translational research </w:t>
      </w:r>
      <w:r w:rsidR="00333553">
        <w:t xml:space="preserve">and phase III placebo controlled and adaptive post licensing designs </w:t>
      </w:r>
      <w:r w:rsidR="0031464B">
        <w:t>for treatment of bacterial infection</w:t>
      </w:r>
      <w:r w:rsidR="00333553">
        <w:t xml:space="preserve"> </w:t>
      </w:r>
      <w:r w:rsidR="007F328A">
        <w:t xml:space="preserve">by antibiotics. This includes </w:t>
      </w:r>
      <w:r w:rsidR="009839C8">
        <w:t xml:space="preserve">understanding patterns of resistance from </w:t>
      </w:r>
      <w:r w:rsidR="009839C8" w:rsidRPr="007F328A">
        <w:rPr>
          <w:i/>
          <w:iCs/>
        </w:rPr>
        <w:t>in vitro</w:t>
      </w:r>
      <w:r w:rsidR="009839C8">
        <w:t xml:space="preserve"> and </w:t>
      </w:r>
      <w:r w:rsidR="009839C8" w:rsidRPr="007F328A">
        <w:rPr>
          <w:i/>
          <w:iCs/>
        </w:rPr>
        <w:t>in vivo</w:t>
      </w:r>
      <w:r w:rsidR="009839C8">
        <w:t xml:space="preserve"> studies as well as clinical </w:t>
      </w:r>
      <w:r w:rsidR="00295F5F">
        <w:t xml:space="preserve">outcomes and </w:t>
      </w:r>
      <w:r w:rsidR="009839C8">
        <w:t>modelling.</w:t>
      </w:r>
      <w:r w:rsidR="00DB5209">
        <w:t xml:space="preserve"> </w:t>
      </w:r>
      <w:r w:rsidR="000B446D">
        <w:t xml:space="preserve">Pharmaceutical medicine is about generating information </w:t>
      </w:r>
      <w:r w:rsidR="00D6110A">
        <w:t xml:space="preserve">for doctors to use at </w:t>
      </w:r>
      <w:r w:rsidR="00B95997">
        <w:t xml:space="preserve">individual </w:t>
      </w:r>
      <w:r w:rsidR="00D6110A">
        <w:t xml:space="preserve">patient level </w:t>
      </w:r>
      <w:r w:rsidR="00DB5209">
        <w:t xml:space="preserve">(tailored to the source infection and the antibiotic to be used) </w:t>
      </w:r>
      <w:r w:rsidR="00D6110A">
        <w:t>as well us understanding more global health technology assessment.</w:t>
      </w:r>
      <w:r w:rsidR="00E559C8">
        <w:t xml:space="preserve"> </w:t>
      </w:r>
      <w:r w:rsidR="00A67D36">
        <w:t xml:space="preserve">In that context </w:t>
      </w:r>
      <w:r w:rsidR="003423E6">
        <w:t xml:space="preserve">we </w:t>
      </w:r>
      <w:r w:rsidR="00A67D36">
        <w:t xml:space="preserve">can support </w:t>
      </w:r>
      <w:r w:rsidR="009740D1">
        <w:t xml:space="preserve">and inform </w:t>
      </w:r>
      <w:r w:rsidR="003423E6">
        <w:t xml:space="preserve">training </w:t>
      </w:r>
      <w:r w:rsidR="009740D1">
        <w:t xml:space="preserve">in the </w:t>
      </w:r>
      <w:r w:rsidR="003423E6">
        <w:t xml:space="preserve">treatment of infection. </w:t>
      </w:r>
      <w:r w:rsidR="000B731C">
        <w:t xml:space="preserve">This </w:t>
      </w:r>
      <w:r w:rsidR="009740D1">
        <w:t>could</w:t>
      </w:r>
      <w:r w:rsidR="000B731C">
        <w:t xml:space="preserve"> involve supporting materials and media</w:t>
      </w:r>
      <w:r w:rsidR="009740D1">
        <w:t>,</w:t>
      </w:r>
      <w:r w:rsidR="000B731C">
        <w:t xml:space="preserve"> as well as formal modular training. </w:t>
      </w:r>
    </w:p>
    <w:p w14:paraId="7C5A17F2" w14:textId="1023FA95" w:rsidR="00DA1D34" w:rsidRDefault="00DA1D34" w:rsidP="00B31490">
      <w:pPr>
        <w:rPr>
          <w:b/>
          <w:bCs/>
        </w:rPr>
      </w:pPr>
      <w:r w:rsidRPr="00DA1D34">
        <w:rPr>
          <w:b/>
          <w:bCs/>
        </w:rPr>
        <w:t>Training for critical care sepsis teams</w:t>
      </w:r>
    </w:p>
    <w:p w14:paraId="4F50D110" w14:textId="36949DE5" w:rsidR="00DA1D34" w:rsidRPr="00DA1D34" w:rsidRDefault="00B95997" w:rsidP="00B31490">
      <w:r>
        <w:t>FPM</w:t>
      </w:r>
      <w:r w:rsidR="00DA1D34">
        <w:t xml:space="preserve"> </w:t>
      </w:r>
      <w:r w:rsidR="00C52578">
        <w:t>h</w:t>
      </w:r>
      <w:r w:rsidR="00DA1D34">
        <w:t>a</w:t>
      </w:r>
      <w:r w:rsidR="009740D1">
        <w:t>s</w:t>
      </w:r>
      <w:r w:rsidR="00DA1D34">
        <w:t xml:space="preserve"> pharmaceutical p</w:t>
      </w:r>
      <w:r w:rsidR="00C52578">
        <w:t xml:space="preserve">hysicians who train </w:t>
      </w:r>
      <w:r w:rsidR="009740D1">
        <w:t>their colleagues in pharmaceutical companies</w:t>
      </w:r>
      <w:r w:rsidR="00C52578">
        <w:t xml:space="preserve"> </w:t>
      </w:r>
      <w:r w:rsidR="009740D1">
        <w:t>to support</w:t>
      </w:r>
      <w:r w:rsidR="00C52578">
        <w:t xml:space="preserve"> </w:t>
      </w:r>
      <w:r w:rsidR="00875737">
        <w:t xml:space="preserve">clinical training on </w:t>
      </w:r>
      <w:proofErr w:type="gramStart"/>
      <w:r w:rsidR="00875737">
        <w:t xml:space="preserve">prescribing </w:t>
      </w:r>
      <w:r w:rsidR="00DD70D3">
        <w:t>.</w:t>
      </w:r>
      <w:proofErr w:type="gramEnd"/>
      <w:r w:rsidR="00DD70D3">
        <w:t xml:space="preserve"> C</w:t>
      </w:r>
      <w:r w:rsidR="00875737">
        <w:t>ompanies</w:t>
      </w:r>
      <w:r w:rsidR="009740D1">
        <w:t xml:space="preserve"> </w:t>
      </w:r>
      <w:r w:rsidR="00875737">
        <w:t xml:space="preserve">may </w:t>
      </w:r>
      <w:r w:rsidR="00DD70D3">
        <w:t xml:space="preserve">therefore </w:t>
      </w:r>
      <w:r w:rsidR="00875737">
        <w:t xml:space="preserve">be willing </w:t>
      </w:r>
      <w:r w:rsidR="009B0816">
        <w:t>to help</w:t>
      </w:r>
      <w:r>
        <w:t xml:space="preserve"> by contributing</w:t>
      </w:r>
      <w:r w:rsidR="00F74F09">
        <w:t xml:space="preserve"> advice,</w:t>
      </w:r>
      <w:r>
        <w:t xml:space="preserve"> </w:t>
      </w:r>
      <w:proofErr w:type="gramStart"/>
      <w:r>
        <w:t>materials</w:t>
      </w:r>
      <w:proofErr w:type="gramEnd"/>
      <w:r>
        <w:t xml:space="preserve"> </w:t>
      </w:r>
      <w:r w:rsidR="009740D1">
        <w:t>a</w:t>
      </w:r>
      <w:r w:rsidR="00F74F09">
        <w:t xml:space="preserve">nd other IP, </w:t>
      </w:r>
      <w:r>
        <w:t xml:space="preserve">at </w:t>
      </w:r>
      <w:r w:rsidR="00E4520F">
        <w:t>arm’s length.</w:t>
      </w:r>
    </w:p>
    <w:p w14:paraId="2D55803F" w14:textId="62CCFEA6" w:rsidR="000B731C" w:rsidRDefault="000B731C" w:rsidP="000B731C">
      <w:pPr>
        <w:pStyle w:val="Heading2"/>
      </w:pPr>
      <w:r>
        <w:t>Diagnostics</w:t>
      </w:r>
    </w:p>
    <w:p w14:paraId="215C32DE" w14:textId="7D85ED3B" w:rsidR="000B731C" w:rsidRDefault="000B731C" w:rsidP="000B731C">
      <w:r>
        <w:t xml:space="preserve">FPM has an expert </w:t>
      </w:r>
      <w:r w:rsidR="00F74F09">
        <w:t xml:space="preserve">policy group on medical devices and diagnostics. Some of the members of the group are specifically </w:t>
      </w:r>
      <w:r w:rsidR="003B1F9D">
        <w:t xml:space="preserve">involved in </w:t>
      </w:r>
      <w:r w:rsidR="00AC3F25">
        <w:t>developing diagnostic</w:t>
      </w:r>
      <w:r w:rsidR="00F74F09">
        <w:t>s</w:t>
      </w:r>
      <w:r w:rsidR="003B1F9D">
        <w:t xml:space="preserve"> for bacterial </w:t>
      </w:r>
      <w:proofErr w:type="gramStart"/>
      <w:r w:rsidR="003B1F9D">
        <w:t>identification</w:t>
      </w:r>
      <w:r w:rsidR="009B0816">
        <w:t>,</w:t>
      </w:r>
      <w:r w:rsidR="00E921F1">
        <w:t xml:space="preserve"> and</w:t>
      </w:r>
      <w:proofErr w:type="gramEnd"/>
      <w:r w:rsidR="00E921F1">
        <w:t xml:space="preserve"> </w:t>
      </w:r>
      <w:r w:rsidR="00F74F09">
        <w:t>c</w:t>
      </w:r>
      <w:r w:rsidR="00E921F1">
        <w:t xml:space="preserve">ould </w:t>
      </w:r>
      <w:r w:rsidR="00F74F09">
        <w:t>consider</w:t>
      </w:r>
      <w:r w:rsidR="00E921F1">
        <w:t xml:space="preserve"> </w:t>
      </w:r>
      <w:r w:rsidR="00F74F09">
        <w:t>supporting the</w:t>
      </w:r>
      <w:r w:rsidR="00E921F1">
        <w:t xml:space="preserve"> generat</w:t>
      </w:r>
      <w:r w:rsidR="00F74F09">
        <w:t>ion of</w:t>
      </w:r>
      <w:r w:rsidR="00E921F1">
        <w:t xml:space="preserve"> more information </w:t>
      </w:r>
      <w:r w:rsidR="00AB0809">
        <w:t xml:space="preserve">on </w:t>
      </w:r>
      <w:r w:rsidR="007F698D">
        <w:t xml:space="preserve">latest innovations and </w:t>
      </w:r>
      <w:r w:rsidR="00E921F1">
        <w:t xml:space="preserve">on the </w:t>
      </w:r>
      <w:r w:rsidR="007F698D">
        <w:t xml:space="preserve">patient </w:t>
      </w:r>
      <w:r w:rsidR="00AB0809">
        <w:t xml:space="preserve">and </w:t>
      </w:r>
      <w:r w:rsidR="007F698D">
        <w:t xml:space="preserve">operational </w:t>
      </w:r>
      <w:r w:rsidR="00E921F1">
        <w:t xml:space="preserve">barriers </w:t>
      </w:r>
      <w:r w:rsidR="007F698D">
        <w:t xml:space="preserve">to implementation </w:t>
      </w:r>
      <w:r w:rsidR="00AB0809">
        <w:t xml:space="preserve">constraints. Diagnostics will be critical </w:t>
      </w:r>
      <w:r w:rsidR="00241C53">
        <w:t>to</w:t>
      </w:r>
      <w:r w:rsidR="00AB0809">
        <w:t xml:space="preserve"> improving antibiotic prescribing.</w:t>
      </w:r>
      <w:r w:rsidR="007C5766">
        <w:t xml:space="preserve"> </w:t>
      </w:r>
    </w:p>
    <w:p w14:paraId="583B66F5" w14:textId="60821195" w:rsidR="007C5766" w:rsidRPr="000B731C" w:rsidRDefault="007C5766" w:rsidP="000B731C">
      <w:r>
        <w:t>Currently</w:t>
      </w:r>
      <w:r w:rsidR="009B0816">
        <w:t>,</w:t>
      </w:r>
      <w:r>
        <w:t xml:space="preserve"> the time taken t</w:t>
      </w:r>
      <w:r w:rsidR="00516876">
        <w:t xml:space="preserve">o return sensitivity on blood cultures in some hospitals means inappropriate prescribing is </w:t>
      </w:r>
      <w:r w:rsidR="00F74F09">
        <w:t xml:space="preserve">sometimes </w:t>
      </w:r>
      <w:r w:rsidR="00516876">
        <w:t>inevitable through no-</w:t>
      </w:r>
      <w:r w:rsidR="00241C53">
        <w:t>one’s</w:t>
      </w:r>
      <w:r w:rsidR="00516876">
        <w:t xml:space="preserve"> fault</w:t>
      </w:r>
      <w:r w:rsidR="005570CF">
        <w:t>.</w:t>
      </w:r>
    </w:p>
    <w:p w14:paraId="7F5065FC" w14:textId="2C0E9E23" w:rsidR="00B31490" w:rsidRDefault="00AC3F25" w:rsidP="00AC3F25">
      <w:pPr>
        <w:pStyle w:val="Heading2"/>
      </w:pPr>
      <w:r>
        <w:t>Research</w:t>
      </w:r>
    </w:p>
    <w:p w14:paraId="47D56933" w14:textId="32E49594" w:rsidR="00AC3F25" w:rsidRPr="009B0742" w:rsidRDefault="009B0742" w:rsidP="00AC3F25">
      <w:pPr>
        <w:rPr>
          <w:i/>
          <w:iCs/>
        </w:rPr>
      </w:pPr>
      <w:r w:rsidRPr="009B0742">
        <w:rPr>
          <w:i/>
          <w:iCs/>
        </w:rPr>
        <w:t>Stewardship</w:t>
      </w:r>
    </w:p>
    <w:p w14:paraId="509D6E32" w14:textId="78E95FAF" w:rsidR="00F867E2" w:rsidRDefault="009B0742" w:rsidP="00B37B0A">
      <w:r>
        <w:t xml:space="preserve">Managing the stewardship in hospitals is a major challenge </w:t>
      </w:r>
      <w:r w:rsidR="00241C53">
        <w:t>since</w:t>
      </w:r>
      <w:r w:rsidR="009B0816">
        <w:t>,</w:t>
      </w:r>
      <w:r>
        <w:t xml:space="preserve"> </w:t>
      </w:r>
      <w:r w:rsidR="00F867E2">
        <w:t>in settings such as ICU</w:t>
      </w:r>
      <w:r w:rsidR="009B0816">
        <w:t>,</w:t>
      </w:r>
      <w:r w:rsidR="00F867E2">
        <w:t xml:space="preserve"> simply not prescribing is not an option.</w:t>
      </w:r>
      <w:r w:rsidR="00920856">
        <w:t xml:space="preserve"> </w:t>
      </w:r>
      <w:r w:rsidR="00E4520F">
        <w:t>Also,</w:t>
      </w:r>
      <w:r w:rsidR="005F65C9">
        <w:t xml:space="preserve"> such things as understanding of the impact of carabapenem resistance on other beta lactams is poorly understood. </w:t>
      </w:r>
      <w:r w:rsidR="00920856">
        <w:t>Pharma</w:t>
      </w:r>
      <w:r w:rsidR="00F74F09">
        <w:t>ceutical medicine</w:t>
      </w:r>
      <w:r w:rsidR="00920856">
        <w:t xml:space="preserve"> has access to substantial </w:t>
      </w:r>
      <w:r w:rsidR="005F65C9">
        <w:t xml:space="preserve">clinical </w:t>
      </w:r>
      <w:r w:rsidR="00920856">
        <w:t xml:space="preserve">raw data </w:t>
      </w:r>
      <w:r w:rsidR="005F65C9">
        <w:t>and in vitro and in vivo data</w:t>
      </w:r>
      <w:r w:rsidR="00E67FD6">
        <w:t>,</w:t>
      </w:r>
      <w:r w:rsidR="00920856">
        <w:t xml:space="preserve"> which may be </w:t>
      </w:r>
      <w:r w:rsidR="00B40AFC">
        <w:t xml:space="preserve">of help in terms of developing </w:t>
      </w:r>
      <w:r w:rsidR="005F65C9">
        <w:t xml:space="preserve">better understanding of resistance emergence to guide </w:t>
      </w:r>
      <w:r w:rsidR="00B40AFC">
        <w:t>stewardship</w:t>
      </w:r>
      <w:r w:rsidR="005F65C9">
        <w:t>.</w:t>
      </w:r>
      <w:r w:rsidR="00B40AFC">
        <w:t xml:space="preserve"> </w:t>
      </w:r>
    </w:p>
    <w:p w14:paraId="0B2FDC5C" w14:textId="6B335489" w:rsidR="001F69BF" w:rsidRPr="001F69BF" w:rsidRDefault="001F69BF" w:rsidP="00B37B0A">
      <w:pPr>
        <w:rPr>
          <w:i/>
          <w:iCs/>
        </w:rPr>
      </w:pPr>
      <w:r w:rsidRPr="001F69BF">
        <w:rPr>
          <w:i/>
          <w:iCs/>
        </w:rPr>
        <w:t>Medical affairs research</w:t>
      </w:r>
    </w:p>
    <w:p w14:paraId="27AB3FFD" w14:textId="4D3A13FB" w:rsidR="00920856" w:rsidRDefault="00F302B3" w:rsidP="00B37B0A">
      <w:r>
        <w:t xml:space="preserve">FPM is </w:t>
      </w:r>
      <w:r w:rsidR="00E67FD6">
        <w:t xml:space="preserve">considering </w:t>
      </w:r>
      <w:r>
        <w:t>applying for research grants</w:t>
      </w:r>
      <w:r w:rsidR="009B0816">
        <w:t>,</w:t>
      </w:r>
      <w:r>
        <w:t xml:space="preserve"> from pharma</w:t>
      </w:r>
      <w:r w:rsidR="007105F4">
        <w:t>ceutical companies and other sources</w:t>
      </w:r>
      <w:r w:rsidR="009B0816">
        <w:t>,</w:t>
      </w:r>
      <w:r w:rsidR="009248C1">
        <w:t xml:space="preserve"> </w:t>
      </w:r>
      <w:r>
        <w:t xml:space="preserve">for performing research </w:t>
      </w:r>
      <w:r w:rsidR="007A39AC">
        <w:t xml:space="preserve">on </w:t>
      </w:r>
      <w:r w:rsidR="00496BC8">
        <w:t xml:space="preserve">how clinicians </w:t>
      </w:r>
      <w:proofErr w:type="gramStart"/>
      <w:r w:rsidR="00496BC8">
        <w:t xml:space="preserve">actually </w:t>
      </w:r>
      <w:r w:rsidR="007A39AC">
        <w:t>prescrib</w:t>
      </w:r>
      <w:r w:rsidR="00496BC8">
        <w:t>e</w:t>
      </w:r>
      <w:proofErr w:type="gramEnd"/>
      <w:r w:rsidR="00DD70D3">
        <w:t xml:space="preserve"> </w:t>
      </w:r>
      <w:r w:rsidR="007A39AC">
        <w:t>antibiotics</w:t>
      </w:r>
      <w:r w:rsidR="00512FA7">
        <w:t>.</w:t>
      </w:r>
      <w:r w:rsidR="007A39AC">
        <w:t xml:space="preserve"> Whilst there is a huge </w:t>
      </w:r>
      <w:r w:rsidR="007A39AC">
        <w:lastRenderedPageBreak/>
        <w:t>amount of National and local level research around sepsis</w:t>
      </w:r>
      <w:r w:rsidR="009B0816">
        <w:t>,</w:t>
      </w:r>
      <w:r w:rsidR="007A39AC">
        <w:t xml:space="preserve"> we think it might be valuable to relate </w:t>
      </w:r>
      <w:r w:rsidR="000F7834">
        <w:t xml:space="preserve">more </w:t>
      </w:r>
      <w:r w:rsidR="007A39AC">
        <w:t xml:space="preserve">to the </w:t>
      </w:r>
      <w:r w:rsidR="009248C1">
        <w:t xml:space="preserve">antibiotic aspects of the </w:t>
      </w:r>
      <w:r w:rsidR="007A39AC">
        <w:t xml:space="preserve">patient </w:t>
      </w:r>
      <w:r w:rsidR="004B0C1A">
        <w:t xml:space="preserve">infection </w:t>
      </w:r>
      <w:r w:rsidR="007A39AC">
        <w:t xml:space="preserve">journey </w:t>
      </w:r>
      <w:r w:rsidR="004B0C1A">
        <w:t xml:space="preserve">that leads to </w:t>
      </w:r>
      <w:r w:rsidR="007A39AC">
        <w:t xml:space="preserve">sepsis </w:t>
      </w:r>
      <w:r w:rsidR="00512FA7">
        <w:t>and how we can help by making better information available for prescribing than is in the current SmPC</w:t>
      </w:r>
      <w:r w:rsidR="007105F4">
        <w:t xml:space="preserve"> and</w:t>
      </w:r>
      <w:r w:rsidR="000F7834">
        <w:t xml:space="preserve"> NICE guidance distilled into mobile apps</w:t>
      </w:r>
      <w:r w:rsidR="00994914">
        <w:t>.</w:t>
      </w:r>
    </w:p>
    <w:p w14:paraId="52561A6B" w14:textId="77777777" w:rsidR="00994914" w:rsidRDefault="00994914" w:rsidP="00B37B0A"/>
    <w:p w14:paraId="19028B3F" w14:textId="77777777" w:rsidR="00920856" w:rsidRDefault="00920856" w:rsidP="00B37B0A"/>
    <w:p w14:paraId="2AA9EAD3" w14:textId="77777777" w:rsidR="001F1344" w:rsidRPr="001F1344" w:rsidRDefault="00CF1A73" w:rsidP="001F1344">
      <w:pPr>
        <w:pStyle w:val="EndNoteBibliography"/>
        <w:spacing w:after="0"/>
      </w:pPr>
      <w:r>
        <w:fldChar w:fldCharType="begin"/>
      </w:r>
      <w:r>
        <w:instrText xml:space="preserve"> ADDIN EN.REFLIST </w:instrText>
      </w:r>
      <w:r>
        <w:fldChar w:fldCharType="separate"/>
      </w:r>
      <w:r w:rsidR="001F1344" w:rsidRPr="001F1344">
        <w:t xml:space="preserve">Asner, S. A., F. Desgranges, I. T. Schrijver and T. Calandra (2021). "Impact of the timeliness of antibiotic therapy on the outcome of patients with sepsis and septic shock." </w:t>
      </w:r>
      <w:r w:rsidR="001F1344" w:rsidRPr="001F1344">
        <w:rPr>
          <w:u w:val="single"/>
        </w:rPr>
        <w:t>J Infect</w:t>
      </w:r>
      <w:r w:rsidR="001F1344" w:rsidRPr="001F1344">
        <w:t xml:space="preserve"> </w:t>
      </w:r>
      <w:r w:rsidR="001F1344" w:rsidRPr="001F1344">
        <w:rPr>
          <w:b/>
        </w:rPr>
        <w:t>82</w:t>
      </w:r>
      <w:r w:rsidR="001F1344" w:rsidRPr="001F1344">
        <w:t>(5): 125-134.</w:t>
      </w:r>
    </w:p>
    <w:p w14:paraId="64BC755C" w14:textId="77777777" w:rsidR="001F1344" w:rsidRPr="001F1344" w:rsidRDefault="001F1344" w:rsidP="001F1344">
      <w:pPr>
        <w:pStyle w:val="EndNoteBibliography"/>
        <w:spacing w:after="0"/>
      </w:pPr>
      <w:r w:rsidRPr="001F1344">
        <w:t xml:space="preserve">Esteban, A., F. Frutos-Vivar, N. D. Ferguson, O. Penuelas, J. A. Lorente, F. Gordo, T. Honrubia, A. Algora, A. Bustos, G. Garcia, I. R. Diaz-Reganon and R. R. de Luna (2007). "Sepsis incidence and outcome: contrasting the intensive care unit with the hospital ward." </w:t>
      </w:r>
      <w:r w:rsidRPr="001F1344">
        <w:rPr>
          <w:u w:val="single"/>
        </w:rPr>
        <w:t>Crit Care Med</w:t>
      </w:r>
      <w:r w:rsidRPr="001F1344">
        <w:t xml:space="preserve"> </w:t>
      </w:r>
      <w:r w:rsidRPr="001F1344">
        <w:rPr>
          <w:b/>
        </w:rPr>
        <w:t>35</w:t>
      </w:r>
      <w:r w:rsidRPr="001F1344">
        <w:t>(5): 1284-1289.</w:t>
      </w:r>
    </w:p>
    <w:p w14:paraId="47A04B8C" w14:textId="77777777" w:rsidR="001F1344" w:rsidRPr="001F1344" w:rsidRDefault="001F1344" w:rsidP="001F1344">
      <w:pPr>
        <w:pStyle w:val="EndNoteBibliography"/>
        <w:spacing w:after="0"/>
      </w:pPr>
      <w:r w:rsidRPr="001F1344">
        <w:t xml:space="preserve">Klein Klouwenberg, P. M., O. L. Cremer, L. A. van Vught, D. S. Ong, J. F. Frencken, M. J. Schultz, M. J. Bonten and T. van der Poll (2015). "Likelihood of infection in patients with presumed sepsis at the time of intensive care unit admission: a cohort study." </w:t>
      </w:r>
      <w:r w:rsidRPr="001F1344">
        <w:rPr>
          <w:u w:val="single"/>
        </w:rPr>
        <w:t>Crit Care</w:t>
      </w:r>
      <w:r w:rsidRPr="001F1344">
        <w:t xml:space="preserve"> </w:t>
      </w:r>
      <w:r w:rsidRPr="001F1344">
        <w:rPr>
          <w:b/>
        </w:rPr>
        <w:t>19</w:t>
      </w:r>
      <w:r w:rsidRPr="001F1344">
        <w:t>: 319.</w:t>
      </w:r>
    </w:p>
    <w:p w14:paraId="553A89BA" w14:textId="77777777" w:rsidR="001F1344" w:rsidRPr="001F1344" w:rsidRDefault="001F1344" w:rsidP="001F1344">
      <w:pPr>
        <w:pStyle w:val="EndNoteBibliography"/>
        <w:spacing w:after="0"/>
      </w:pPr>
      <w:r w:rsidRPr="001F1344">
        <w:t xml:space="preserve">Rhee, C., K. Chiotos, S. E. Cosgrove, E. L. Heil, S. S. Kadri, A. C. Kalil, D. N. Gilbert, H. Masur, E. J. Septimus, D. A. Sweeney, J. R. Strich, D. L. Winslow and M. Klompas (2021). "Infectious Diseases Society of America Position Paper: Recommended Revisions to the National Severe Sepsis and Septic Shock Early Management Bundle (SEP-1) Sepsis Quality Measure." </w:t>
      </w:r>
      <w:r w:rsidRPr="001F1344">
        <w:rPr>
          <w:u w:val="single"/>
        </w:rPr>
        <w:t>Clin Infect Dis</w:t>
      </w:r>
      <w:r w:rsidRPr="001F1344">
        <w:t xml:space="preserve"> </w:t>
      </w:r>
      <w:r w:rsidRPr="001F1344">
        <w:rPr>
          <w:b/>
        </w:rPr>
        <w:t>72</w:t>
      </w:r>
      <w:r w:rsidRPr="001F1344">
        <w:t>(4): 541-552.</w:t>
      </w:r>
    </w:p>
    <w:p w14:paraId="749E870F" w14:textId="77777777" w:rsidR="001F1344" w:rsidRPr="001F1344" w:rsidRDefault="001F1344" w:rsidP="001F1344">
      <w:pPr>
        <w:pStyle w:val="EndNoteBibliography"/>
        <w:spacing w:after="0"/>
      </w:pPr>
      <w:r w:rsidRPr="001F1344">
        <w:t xml:space="preserve">Singer, M., C. S. Deutschman, C. W. Seymour, M. Shankar-Hari, D. Annane, M. Bauer, R. Bellomo, G. R. Bernard, J. D. Chiche, C. M. Coopersmith, R. S. Hotchkiss, M. M. Levy, J. C. Marshall, G. S. Martin, S. M. Opal, G. D. Rubenfeld, T. van der Poll, J. L. Vincent and D. C. Angus (2016). "The Third International Consensus Definitions for Sepsis and Septic Shock (Sepsis-3)." </w:t>
      </w:r>
      <w:r w:rsidRPr="001F1344">
        <w:rPr>
          <w:u w:val="single"/>
        </w:rPr>
        <w:t>JAMA</w:t>
      </w:r>
      <w:r w:rsidRPr="001F1344">
        <w:t xml:space="preserve"> </w:t>
      </w:r>
      <w:r w:rsidRPr="001F1344">
        <w:rPr>
          <w:b/>
        </w:rPr>
        <w:t>315</w:t>
      </w:r>
      <w:r w:rsidRPr="001F1344">
        <w:t>(8): 801-810.</w:t>
      </w:r>
    </w:p>
    <w:p w14:paraId="55D39DC1" w14:textId="77777777" w:rsidR="001F1344" w:rsidRPr="001F1344" w:rsidRDefault="001F1344" w:rsidP="001F1344">
      <w:pPr>
        <w:pStyle w:val="EndNoteBibliography"/>
        <w:spacing w:after="0"/>
      </w:pPr>
      <w:r w:rsidRPr="001F1344">
        <w:t xml:space="preserve">Viale, P., S. Tedeschi, L. Scudeller, L. Attard, L. Badia, M. Bartoletti, A. Cascavilla, F. Cristini, N. Dentale, G. Fasulo, G. Legnani, F. Trapani, F. Tumietto, G. Verucchi, G. Virgili, A. Berlingeri, S. Ambretti, C. De Molo, M. Brizi, M. Cavazza and M. Giannella (2017). "Infectious Diseases Team for the Early Management of Severe Sepsis and Septic Shock in the Emergency Department." </w:t>
      </w:r>
      <w:r w:rsidRPr="001F1344">
        <w:rPr>
          <w:u w:val="single"/>
        </w:rPr>
        <w:t>Clin Infect Dis</w:t>
      </w:r>
      <w:r w:rsidRPr="001F1344">
        <w:t xml:space="preserve"> </w:t>
      </w:r>
      <w:r w:rsidRPr="001F1344">
        <w:rPr>
          <w:b/>
        </w:rPr>
        <w:t>65</w:t>
      </w:r>
      <w:r w:rsidRPr="001F1344">
        <w:t>(8): 1253-1259.</w:t>
      </w:r>
    </w:p>
    <w:p w14:paraId="064D6ACD" w14:textId="77777777" w:rsidR="001F1344" w:rsidRPr="001F1344" w:rsidRDefault="001F1344" w:rsidP="001F1344">
      <w:pPr>
        <w:pStyle w:val="EndNoteBibliography"/>
      </w:pPr>
      <w:r w:rsidRPr="001F1344">
        <w:t xml:space="preserve">Walensky, R. P., C. Del Rio and W. S. Armstrong (2017). "Charting the Future of Infectious Disease: Anticipating and Addressing the Supply and Demand Mismatch." </w:t>
      </w:r>
      <w:r w:rsidRPr="001F1344">
        <w:rPr>
          <w:u w:val="single"/>
        </w:rPr>
        <w:t>Clin Infect Dis</w:t>
      </w:r>
      <w:r w:rsidRPr="001F1344">
        <w:t xml:space="preserve"> </w:t>
      </w:r>
      <w:r w:rsidRPr="001F1344">
        <w:rPr>
          <w:b/>
        </w:rPr>
        <w:t>64</w:t>
      </w:r>
      <w:r w:rsidRPr="001F1344">
        <w:t>(10): 1299-1301.</w:t>
      </w:r>
    </w:p>
    <w:p w14:paraId="5306FCC3" w14:textId="7191ED67" w:rsidR="00D50966" w:rsidRDefault="00CF1A73" w:rsidP="00B37B0A">
      <w:r>
        <w:fldChar w:fldCharType="end"/>
      </w:r>
    </w:p>
    <w:p w14:paraId="4F662073" w14:textId="77777777" w:rsidR="00D50966" w:rsidRDefault="00D50966">
      <w:r>
        <w:br w:type="page"/>
      </w:r>
    </w:p>
    <w:p w14:paraId="79399373" w14:textId="77777777" w:rsidR="00960DEA" w:rsidRDefault="00960DEA" w:rsidP="00B37B0A"/>
    <w:p w14:paraId="547606D9" w14:textId="77777777" w:rsidR="00B618C3" w:rsidRPr="0018207F" w:rsidRDefault="00B618C3" w:rsidP="00B37B0A">
      <w:pPr>
        <w:rPr>
          <w:b/>
          <w:bCs/>
        </w:rPr>
      </w:pPr>
      <w:r w:rsidRPr="0018207F">
        <w:rPr>
          <w:b/>
          <w:bCs/>
        </w:rPr>
        <w:t xml:space="preserve">Appendix </w:t>
      </w:r>
    </w:p>
    <w:p w14:paraId="35897C14" w14:textId="124CC2F0" w:rsidR="0096660B" w:rsidRDefault="00B618C3" w:rsidP="00B618C3">
      <w:r>
        <w:t>F</w:t>
      </w:r>
      <w:r w:rsidR="005F0119">
        <w:t>i</w:t>
      </w:r>
      <w:r>
        <w:t xml:space="preserve">ndings of </w:t>
      </w:r>
      <w:r w:rsidR="005F0119">
        <w:t xml:space="preserve">UK </w:t>
      </w:r>
      <w:r w:rsidR="00DA74DC" w:rsidRPr="00DA74DC">
        <w:t>National Confidential Enquiry into Patient Outcome and Death</w:t>
      </w:r>
      <w:r w:rsidR="00DA74DC">
        <w:t xml:space="preserve"> </w:t>
      </w:r>
      <w:r w:rsidR="005F0119">
        <w:t>J</w:t>
      </w:r>
      <w:r>
        <w:t xml:space="preserve">ust </w:t>
      </w:r>
      <w:r w:rsidR="005F0119">
        <w:t>S</w:t>
      </w:r>
      <w:r>
        <w:t xml:space="preserve">ay </w:t>
      </w:r>
      <w:r w:rsidR="005F0119">
        <w:t>S</w:t>
      </w:r>
      <w:r>
        <w:t xml:space="preserve">epsis survey </w:t>
      </w:r>
    </w:p>
    <w:p w14:paraId="03571D4C" w14:textId="5D8B1A3F" w:rsidR="0096660B" w:rsidRDefault="00B618C3" w:rsidP="00CA7A56">
      <w:pPr>
        <w:pStyle w:val="ListParagraph"/>
        <w:numPr>
          <w:ilvl w:val="0"/>
          <w:numId w:val="7"/>
        </w:numPr>
      </w:pPr>
      <w:r>
        <w:t>184/544 (33.8%) hospitals in this study had no formal</w:t>
      </w:r>
      <w:r w:rsidR="0096660B">
        <w:t xml:space="preserve"> </w:t>
      </w:r>
      <w:r>
        <w:t>sepsis protocol</w:t>
      </w:r>
      <w:r w:rsidR="0096660B">
        <w:t xml:space="preserve"> </w:t>
      </w:r>
    </w:p>
    <w:p w14:paraId="359522CE" w14:textId="1CF6CEFD" w:rsidR="0096660B" w:rsidRDefault="00B618C3" w:rsidP="00CA7A56">
      <w:pPr>
        <w:pStyle w:val="ListParagraph"/>
        <w:numPr>
          <w:ilvl w:val="0"/>
          <w:numId w:val="7"/>
        </w:numPr>
      </w:pPr>
      <w:r>
        <w:t>309/343 (90.1%) hospitals with sepsis protocols had</w:t>
      </w:r>
      <w:r w:rsidR="0096660B">
        <w:t xml:space="preserve"> </w:t>
      </w:r>
      <w:r>
        <w:t>based them on published guidelines</w:t>
      </w:r>
    </w:p>
    <w:p w14:paraId="5C6DA08F" w14:textId="424AA0F9" w:rsidR="00B618C3" w:rsidRDefault="00B618C3" w:rsidP="00CA7A56">
      <w:pPr>
        <w:pStyle w:val="ListParagraph"/>
        <w:numPr>
          <w:ilvl w:val="0"/>
          <w:numId w:val="7"/>
        </w:numPr>
      </w:pPr>
      <w:r>
        <w:t>Most hospitals with protocols (305/321; 95%) stipulated</w:t>
      </w:r>
      <w:r w:rsidR="0096660B">
        <w:t xml:space="preserve"> </w:t>
      </w:r>
      <w:r>
        <w:t>that action should be taken within one hour of diagnosis</w:t>
      </w:r>
      <w:r w:rsidR="0096660B">
        <w:t xml:space="preserve"> </w:t>
      </w:r>
      <w:r>
        <w:t>of sepsis</w:t>
      </w:r>
    </w:p>
    <w:p w14:paraId="626DD47C" w14:textId="2921FFF2" w:rsidR="00B618C3" w:rsidRDefault="00B618C3" w:rsidP="00CA7A56">
      <w:pPr>
        <w:pStyle w:val="ListParagraph"/>
        <w:numPr>
          <w:ilvl w:val="0"/>
          <w:numId w:val="7"/>
        </w:numPr>
      </w:pPr>
      <w:r>
        <w:t>Of hospitals with protocols for recognition and</w:t>
      </w:r>
      <w:r w:rsidR="0096660B">
        <w:t xml:space="preserve"> </w:t>
      </w:r>
      <w:r>
        <w:t>management of sepsis, there was no formal education</w:t>
      </w:r>
      <w:r w:rsidR="0096660B">
        <w:t xml:space="preserve"> </w:t>
      </w:r>
      <w:r>
        <w:t>in the use of the protocol on general wards for medical</w:t>
      </w:r>
      <w:r w:rsidR="0096660B">
        <w:t xml:space="preserve"> </w:t>
      </w:r>
      <w:r>
        <w:t>staff in 65/305 (21.3%) and nursing staff in 86/314</w:t>
      </w:r>
      <w:r w:rsidR="00CA7A56">
        <w:t xml:space="preserve"> </w:t>
      </w:r>
      <w:r>
        <w:t>(27.4%)</w:t>
      </w:r>
    </w:p>
    <w:p w14:paraId="56607F96" w14:textId="52B27BD6" w:rsidR="00B618C3" w:rsidRDefault="00B618C3" w:rsidP="00CA7A56">
      <w:pPr>
        <w:pStyle w:val="ListParagraph"/>
        <w:numPr>
          <w:ilvl w:val="0"/>
          <w:numId w:val="7"/>
        </w:numPr>
      </w:pPr>
      <w:r>
        <w:t>In 518/532 (97.4%) hospitals, the hospital protocol</w:t>
      </w:r>
      <w:r w:rsidR="00CA7A56">
        <w:t xml:space="preserve"> </w:t>
      </w:r>
      <w:r>
        <w:t>policies and guidelines were immediately available on</w:t>
      </w:r>
      <w:r w:rsidR="00CA7A56">
        <w:t xml:space="preserve"> </w:t>
      </w:r>
      <w:r>
        <w:t>the hospital intranet</w:t>
      </w:r>
    </w:p>
    <w:p w14:paraId="14BA9520" w14:textId="24A5879A" w:rsidR="00CA7A56" w:rsidRDefault="00B618C3" w:rsidP="00E95B63">
      <w:pPr>
        <w:pStyle w:val="ListParagraph"/>
        <w:numPr>
          <w:ilvl w:val="0"/>
          <w:numId w:val="7"/>
        </w:numPr>
      </w:pPr>
      <w:r>
        <w:t xml:space="preserve">The majority of hospitals without sepsis </w:t>
      </w:r>
      <w:r w:rsidR="004168A3">
        <w:t>protocols (</w:t>
      </w:r>
      <w:r>
        <w:t>154/165; 93.3%) did have protocols for the</w:t>
      </w:r>
      <w:r w:rsidR="00CA7A56">
        <w:t xml:space="preserve"> </w:t>
      </w:r>
      <w:r>
        <w:t xml:space="preserve">identification of the deteriorating </w:t>
      </w:r>
      <w:proofErr w:type="gramStart"/>
      <w:r>
        <w:t>patient</w:t>
      </w:r>
      <w:proofErr w:type="gramEnd"/>
      <w:r w:rsidR="00CA7A56">
        <w:t xml:space="preserve"> </w:t>
      </w:r>
    </w:p>
    <w:p w14:paraId="478415AB" w14:textId="1A951A19" w:rsidR="0004477C" w:rsidRDefault="00B618C3" w:rsidP="00E95B63">
      <w:pPr>
        <w:pStyle w:val="ListParagraph"/>
        <w:numPr>
          <w:ilvl w:val="0"/>
          <w:numId w:val="8"/>
        </w:numPr>
      </w:pPr>
      <w:r>
        <w:t>95/186 (51.1%) acute hospitals stated that there was</w:t>
      </w:r>
      <w:r w:rsidR="0004477C">
        <w:t xml:space="preserve"> </w:t>
      </w:r>
      <w:r>
        <w:t>a system in place for receiving a pre-alert for patients</w:t>
      </w:r>
      <w:r w:rsidR="0004477C">
        <w:t xml:space="preserve"> </w:t>
      </w:r>
      <w:r>
        <w:t>arriving to the emergency department with sepsis</w:t>
      </w:r>
      <w:r w:rsidR="0004477C">
        <w:t xml:space="preserve"> </w:t>
      </w:r>
    </w:p>
    <w:p w14:paraId="5684C515" w14:textId="77777777" w:rsidR="00E95B63" w:rsidRDefault="0004477C" w:rsidP="00B618C3">
      <w:pPr>
        <w:pStyle w:val="ListParagraph"/>
        <w:numPr>
          <w:ilvl w:val="0"/>
          <w:numId w:val="8"/>
        </w:numPr>
      </w:pPr>
      <w:r>
        <w:t>T</w:t>
      </w:r>
      <w:r w:rsidR="00B618C3">
        <w:t>he vast majority (530/538; 98.5%) of hospitals have</w:t>
      </w:r>
      <w:r>
        <w:t xml:space="preserve"> </w:t>
      </w:r>
      <w:r w:rsidR="00B618C3">
        <w:t>track and trigger systems for monitoring sick patients</w:t>
      </w:r>
      <w:r>
        <w:t xml:space="preserve"> </w:t>
      </w:r>
      <w:r w:rsidR="00B618C3">
        <w:t>and these were uniformly linked to escalation protocols</w:t>
      </w:r>
      <w:r>
        <w:t xml:space="preserve"> </w:t>
      </w:r>
      <w:r w:rsidR="00B618C3">
        <w:t>(516/527; 97.9%)</w:t>
      </w:r>
    </w:p>
    <w:p w14:paraId="1E680003" w14:textId="6E946DEA" w:rsidR="00B618C3" w:rsidRDefault="00B618C3" w:rsidP="00B618C3">
      <w:pPr>
        <w:pStyle w:val="ListParagraph"/>
        <w:numPr>
          <w:ilvl w:val="0"/>
          <w:numId w:val="8"/>
        </w:numPr>
      </w:pPr>
      <w:r>
        <w:t xml:space="preserve"> 199/223 (89.2%) hospitals with critical care facilities had</w:t>
      </w:r>
      <w:r w:rsidR="00900C06">
        <w:t xml:space="preserve"> </w:t>
      </w:r>
      <w:r>
        <w:t>a Critical Care Outreach Team or equivalent and 96/196</w:t>
      </w:r>
      <w:r w:rsidR="00900C06">
        <w:t xml:space="preserve"> </w:t>
      </w:r>
      <w:r>
        <w:t>(49%) of these were available 24/7</w:t>
      </w:r>
    </w:p>
    <w:p w14:paraId="68EC9F5D" w14:textId="68046087" w:rsidR="00B618C3" w:rsidRDefault="00B618C3" w:rsidP="000A62B0">
      <w:pPr>
        <w:pStyle w:val="ListParagraph"/>
        <w:numPr>
          <w:ilvl w:val="0"/>
          <w:numId w:val="7"/>
        </w:numPr>
      </w:pPr>
      <w:r>
        <w:t>One in five hospitals (57/258; 22.1%) without critical</w:t>
      </w:r>
      <w:r w:rsidR="00900C06">
        <w:t xml:space="preserve"> </w:t>
      </w:r>
      <w:r>
        <w:t>care facilities did not have formal arrangements for the</w:t>
      </w:r>
      <w:r w:rsidR="00900C06">
        <w:t xml:space="preserve"> </w:t>
      </w:r>
      <w:r>
        <w:t>transfer of patients needing critical care</w:t>
      </w:r>
    </w:p>
    <w:p w14:paraId="267C32C6" w14:textId="0FDC6A7D" w:rsidR="00B618C3" w:rsidRDefault="00B618C3" w:rsidP="000A62B0">
      <w:pPr>
        <w:pStyle w:val="ListParagraph"/>
        <w:numPr>
          <w:ilvl w:val="0"/>
          <w:numId w:val="7"/>
        </w:numPr>
      </w:pPr>
      <w:r>
        <w:t>55/215 (25.6%) acute hospitals utilised specialised</w:t>
      </w:r>
      <w:r w:rsidR="00900C06">
        <w:t xml:space="preserve"> </w:t>
      </w:r>
      <w:r>
        <w:t>proformas to identify and monitor patients with sepsis</w:t>
      </w:r>
    </w:p>
    <w:p w14:paraId="5B0CCCD8" w14:textId="796FB121" w:rsidR="00B618C3" w:rsidRDefault="00B618C3" w:rsidP="000A62B0">
      <w:pPr>
        <w:pStyle w:val="ListParagraph"/>
        <w:numPr>
          <w:ilvl w:val="0"/>
          <w:numId w:val="8"/>
        </w:numPr>
      </w:pPr>
      <w:r>
        <w:t>63/212 (29.7%) acute hospitals stated that there was</w:t>
      </w:r>
      <w:r w:rsidR="00900C06">
        <w:t xml:space="preserve"> </w:t>
      </w:r>
      <w:r>
        <w:t>no policy in place covering staff handovers. However,270/287 (94.1%) hospitals with a policy set aside time for</w:t>
      </w:r>
      <w:r w:rsidR="00900C06">
        <w:t xml:space="preserve"> </w:t>
      </w:r>
      <w:r>
        <w:t>the formal handover of patients between doctors’ shifts</w:t>
      </w:r>
    </w:p>
    <w:p w14:paraId="68015263" w14:textId="18D9182B" w:rsidR="00B618C3" w:rsidRDefault="00B618C3" w:rsidP="000A62B0">
      <w:pPr>
        <w:pStyle w:val="ListParagraph"/>
        <w:numPr>
          <w:ilvl w:val="0"/>
          <w:numId w:val="7"/>
        </w:numPr>
      </w:pPr>
      <w:r>
        <w:t>The vast majority of acute hospitals (224/226; 99%) had</w:t>
      </w:r>
      <w:r w:rsidR="00900C06">
        <w:t xml:space="preserve"> </w:t>
      </w:r>
      <w:r>
        <w:t>an antimicrobial policy and although 139/204 (68.1%)</w:t>
      </w:r>
      <w:r w:rsidR="00900C06">
        <w:t xml:space="preserve"> </w:t>
      </w:r>
      <w:r>
        <w:t>of acute hospitals had daily microbiology ward rounds</w:t>
      </w:r>
      <w:r w:rsidR="00900C06">
        <w:t xml:space="preserve"> </w:t>
      </w:r>
      <w:r>
        <w:t>on ICU (level 3), only 20/194 (10.3%) and 13/196 (6.6%)</w:t>
      </w:r>
      <w:r w:rsidR="00900C06">
        <w:t xml:space="preserve"> </w:t>
      </w:r>
      <w:r>
        <w:t>of acute hospitals reported having daily microbiology</w:t>
      </w:r>
      <w:r w:rsidR="00900C06">
        <w:t xml:space="preserve"> </w:t>
      </w:r>
      <w:r>
        <w:t>ward rounds on general medical or surgical wards</w:t>
      </w:r>
      <w:r w:rsidR="00900C06">
        <w:t xml:space="preserve"> </w:t>
      </w:r>
      <w:r>
        <w:t>(respectively).</w:t>
      </w:r>
    </w:p>
    <w:p w14:paraId="63514847" w14:textId="4663BEA6" w:rsidR="00B618C3" w:rsidRDefault="00B618C3" w:rsidP="000A62B0">
      <w:pPr>
        <w:pStyle w:val="ListParagraph"/>
        <w:numPr>
          <w:ilvl w:val="0"/>
          <w:numId w:val="7"/>
        </w:numPr>
      </w:pPr>
      <w:r>
        <w:t>Only 29/519 (5.6%) hospitals in the study had leaflets to</w:t>
      </w:r>
      <w:r w:rsidR="00900C06">
        <w:t xml:space="preserve"> </w:t>
      </w:r>
      <w:r>
        <w:t>give to patients to provide information about sepsis</w:t>
      </w:r>
    </w:p>
    <w:p w14:paraId="284B5A73" w14:textId="7249B7E1" w:rsidR="00B618C3" w:rsidRDefault="00B618C3" w:rsidP="000A62B0">
      <w:pPr>
        <w:pStyle w:val="ListParagraph"/>
        <w:numPr>
          <w:ilvl w:val="0"/>
          <w:numId w:val="7"/>
        </w:numPr>
      </w:pPr>
      <w:r>
        <w:t>Only 78/215 (36.3%) acute hospitals had any form of</w:t>
      </w:r>
      <w:r w:rsidR="00900C06">
        <w:t xml:space="preserve"> </w:t>
      </w:r>
      <w:r>
        <w:t>follow-up service for patients with sepsis</w:t>
      </w:r>
    </w:p>
    <w:p w14:paraId="56251192" w14:textId="1DC87A32" w:rsidR="00B618C3" w:rsidRDefault="00B618C3" w:rsidP="0018207F">
      <w:pPr>
        <w:pStyle w:val="ListParagraph"/>
        <w:numPr>
          <w:ilvl w:val="0"/>
          <w:numId w:val="7"/>
        </w:numPr>
      </w:pPr>
      <w:r>
        <w:t>Half of the hospitals in the study (166/322; 51.6%) had</w:t>
      </w:r>
      <w:r w:rsidR="000A62B0">
        <w:t xml:space="preserve"> </w:t>
      </w:r>
      <w:r>
        <w:t>appointed a lead clinician for sepsis</w:t>
      </w:r>
    </w:p>
    <w:p w14:paraId="00C00D4B" w14:textId="36D8E882" w:rsidR="00B618C3" w:rsidRDefault="00B618C3" w:rsidP="0018207F">
      <w:pPr>
        <w:pStyle w:val="ListParagraph"/>
        <w:numPr>
          <w:ilvl w:val="0"/>
          <w:numId w:val="7"/>
        </w:numPr>
      </w:pPr>
      <w:r>
        <w:t>Less than half of acute hospitals (90/204; 44%) were</w:t>
      </w:r>
      <w:r w:rsidR="0018207F">
        <w:t xml:space="preserve"> </w:t>
      </w:r>
      <w:r>
        <w:t xml:space="preserve">carrying out audit of the timely </w:t>
      </w:r>
      <w:r w:rsidR="0018207F">
        <w:t>t</w:t>
      </w:r>
      <w:r>
        <w:t>reatment of severe</w:t>
      </w:r>
      <w:r w:rsidR="0018207F">
        <w:t xml:space="preserve"> </w:t>
      </w:r>
      <w:r>
        <w:t>sepsis</w:t>
      </w:r>
    </w:p>
    <w:p w14:paraId="08E8FBFA" w14:textId="11BF4DAC" w:rsidR="00B618C3" w:rsidRDefault="00B618C3" w:rsidP="0018207F">
      <w:pPr>
        <w:pStyle w:val="ListParagraph"/>
        <w:numPr>
          <w:ilvl w:val="0"/>
          <w:numId w:val="7"/>
        </w:numPr>
      </w:pPr>
      <w:r>
        <w:t>43/217 (20%) hospitals had a means of centrally</w:t>
      </w:r>
      <w:r w:rsidR="0018207F">
        <w:t xml:space="preserve"> </w:t>
      </w:r>
      <w:r>
        <w:t>recording incidents of severe sepsis</w:t>
      </w:r>
    </w:p>
    <w:p w14:paraId="038B4117" w14:textId="77777777" w:rsidR="00B618C3" w:rsidRDefault="00B618C3" w:rsidP="00B37B0A"/>
    <w:sectPr w:rsidR="00B618C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Bold">
    <w:altName w:val="Times New Roman"/>
    <w:panose1 w:val="00000000000000000000"/>
    <w:charset w:val="00"/>
    <w:family w:val="roman"/>
    <w:notTrueType/>
    <w:pitch w:val="default"/>
    <w:sig w:usb0="00000003" w:usb1="00000000" w:usb2="00000000" w:usb3="00000000" w:csb0="0061004D" w:csb1="006C0072"/>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2AFF" w:usb1="5000785B" w:usb2="00000000" w:usb3="00000000" w:csb0="000001F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952A5"/>
    <w:multiLevelType w:val="hybridMultilevel"/>
    <w:tmpl w:val="67D49DA0"/>
    <w:lvl w:ilvl="0" w:tplc="98FA4F56">
      <w:start w:val="1"/>
      <w:numFmt w:val="bullet"/>
      <w:pStyle w:val="Bullets"/>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9741AB"/>
    <w:multiLevelType w:val="hybridMultilevel"/>
    <w:tmpl w:val="028609DE"/>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4451F08"/>
    <w:multiLevelType w:val="hybridMultilevel"/>
    <w:tmpl w:val="EF6CC11E"/>
    <w:lvl w:ilvl="0" w:tplc="08090001">
      <w:start w:val="1"/>
      <w:numFmt w:val="bullet"/>
      <w:lvlText w:val=""/>
      <w:lvlJc w:val="left"/>
      <w:pPr>
        <w:ind w:left="720" w:hanging="360"/>
      </w:pPr>
      <w:rPr>
        <w:rFonts w:ascii="Symbol" w:hAnsi="Symbol" w:hint="default"/>
      </w:rPr>
    </w:lvl>
    <w:lvl w:ilvl="1" w:tplc="914A43EA">
      <w:numFmt w:val="bullet"/>
      <w:lvlText w:val="•"/>
      <w:lvlJc w:val="left"/>
      <w:pPr>
        <w:ind w:left="1845" w:hanging="765"/>
      </w:pPr>
      <w:rPr>
        <w:rFonts w:ascii="Calibri" w:eastAsiaTheme="minorHAnsi" w:hAnsi="Calibri"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6B40CB8"/>
    <w:multiLevelType w:val="hybridMultilevel"/>
    <w:tmpl w:val="C4B865C4"/>
    <w:lvl w:ilvl="0" w:tplc="E334BD1E">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2C4877F8"/>
    <w:multiLevelType w:val="hybridMultilevel"/>
    <w:tmpl w:val="A320B0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F87195C"/>
    <w:multiLevelType w:val="hybridMultilevel"/>
    <w:tmpl w:val="072C6D02"/>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47539E5"/>
    <w:multiLevelType w:val="multilevel"/>
    <w:tmpl w:val="BB78649C"/>
    <w:lvl w:ilvl="0">
      <w:start w:val="1"/>
      <w:numFmt w:val="decimal"/>
      <w:pStyle w:val="Heading1"/>
      <w:lvlText w:val="%1"/>
      <w:lvlJc w:val="left"/>
      <w:pPr>
        <w:ind w:left="360" w:hanging="360"/>
      </w:pPr>
      <w:rPr>
        <w:rFonts w:cs="Times New Roman" w:hint="default"/>
      </w:rPr>
    </w:lvl>
    <w:lvl w:ilvl="1">
      <w:start w:val="1"/>
      <w:numFmt w:val="decimal"/>
      <w:pStyle w:val="Heading2"/>
      <w:lvlText w:val="%1.%2"/>
      <w:lvlJc w:val="left"/>
      <w:pPr>
        <w:tabs>
          <w:tab w:val="num" w:pos="1276"/>
        </w:tabs>
        <w:ind w:left="1276" w:hanging="1134"/>
      </w:pPr>
      <w:rPr>
        <w:rFonts w:ascii="Times New Roman" w:hAnsi="Times New Roman" w:cs="Times New Roman" w:hint="default"/>
        <w:b/>
      </w:rPr>
    </w:lvl>
    <w:lvl w:ilvl="2">
      <w:start w:val="1"/>
      <w:numFmt w:val="decimal"/>
      <w:pStyle w:val="Heading3"/>
      <w:lvlText w:val="%1.%2.%3"/>
      <w:lvlJc w:val="left"/>
      <w:pPr>
        <w:tabs>
          <w:tab w:val="num" w:pos="1134"/>
        </w:tabs>
        <w:ind w:left="1134" w:hanging="1134"/>
      </w:pPr>
      <w:rPr>
        <w:rFonts w:cs="Times New Roman"/>
      </w:rPr>
    </w:lvl>
    <w:lvl w:ilvl="3">
      <w:start w:val="1"/>
      <w:numFmt w:val="decimal"/>
      <w:lvlText w:val="%1.%2.%3.%4"/>
      <w:lvlJc w:val="left"/>
      <w:pPr>
        <w:tabs>
          <w:tab w:val="num" w:pos="1276"/>
        </w:tabs>
        <w:ind w:left="1276" w:hanging="1134"/>
      </w:pPr>
      <w:rPr>
        <w:rFonts w:ascii="Times New Roman" w:hAnsi="Times New Roman" w:cs="Times New Roman"/>
        <w:b w:val="0"/>
        <w:bCs w:val="0"/>
        <w:i w:val="0"/>
        <w:iCs w:val="0"/>
        <w:caps w:val="0"/>
        <w:smallCaps w:val="0"/>
        <w:strike w:val="0"/>
        <w:dstrike w:val="0"/>
        <w:outline w:val="0"/>
        <w:shadow w:val="0"/>
        <w:emboss w:val="0"/>
        <w:imprint w:val="0"/>
        <w:vanish w:val="0"/>
        <w:color w:val="auto"/>
        <w:spacing w:val="0"/>
        <w:w w:val="100"/>
        <w:kern w:val="0"/>
        <w:position w:val="0"/>
        <w:sz w:val="24"/>
        <w:szCs w:val="24"/>
        <w:u w:val="none"/>
        <w:effect w:val="none"/>
        <w:vertAlign w:val="baseline"/>
      </w:rPr>
    </w:lvl>
    <w:lvl w:ilvl="4">
      <w:start w:val="1"/>
      <w:numFmt w:val="decimal"/>
      <w:lvlText w:val="%1.%2.%3.%4.%5"/>
      <w:lvlJc w:val="left"/>
      <w:pPr>
        <w:tabs>
          <w:tab w:val="num" w:pos="1701"/>
        </w:tabs>
        <w:ind w:left="1701" w:hanging="1701"/>
      </w:pPr>
      <w:rPr>
        <w:rFonts w:cs="Times New Roman"/>
      </w:rPr>
    </w:lvl>
    <w:lvl w:ilvl="5">
      <w:start w:val="1"/>
      <w:numFmt w:val="decimal"/>
      <w:lvlText w:val="%1.%2.%3.%4.%5.%6"/>
      <w:lvlJc w:val="left"/>
      <w:pPr>
        <w:tabs>
          <w:tab w:val="num" w:pos="1701"/>
        </w:tabs>
        <w:ind w:left="1701" w:hanging="1701"/>
      </w:pPr>
      <w:rPr>
        <w:rFonts w:cs="Times New Roman"/>
      </w:rPr>
    </w:lvl>
    <w:lvl w:ilvl="6">
      <w:start w:val="1"/>
      <w:numFmt w:val="decimal"/>
      <w:lvlText w:val="%1.%2.%3.%4.%5.%6.%7"/>
      <w:lvlJc w:val="left"/>
      <w:pPr>
        <w:tabs>
          <w:tab w:val="num" w:pos="1701"/>
        </w:tabs>
        <w:ind w:left="1701" w:hanging="1701"/>
      </w:pPr>
      <w:rPr>
        <w:rFonts w:cs="Times New Roman"/>
      </w:rPr>
    </w:lvl>
    <w:lvl w:ilvl="7">
      <w:start w:val="1"/>
      <w:numFmt w:val="decimal"/>
      <w:lvlText w:val="%1.%2.%3.%4.%5.%6.%7.%8"/>
      <w:lvlJc w:val="left"/>
      <w:pPr>
        <w:tabs>
          <w:tab w:val="num" w:pos="1701"/>
        </w:tabs>
        <w:ind w:left="1701" w:hanging="1701"/>
      </w:pPr>
      <w:rPr>
        <w:rFonts w:cs="Times New Roman"/>
      </w:rPr>
    </w:lvl>
    <w:lvl w:ilvl="8">
      <w:start w:val="1"/>
      <w:numFmt w:val="decimal"/>
      <w:lvlText w:val="%1.%2.%3.%4.%5.%6.%7.%8.%9"/>
      <w:lvlJc w:val="left"/>
      <w:pPr>
        <w:tabs>
          <w:tab w:val="num" w:pos="1701"/>
        </w:tabs>
        <w:ind w:left="1701" w:hanging="1701"/>
      </w:pPr>
      <w:rPr>
        <w:rFonts w:cs="Times New Roman"/>
      </w:rPr>
    </w:lvl>
  </w:abstractNum>
  <w:abstractNum w:abstractNumId="7" w15:restartNumberingAfterBreak="0">
    <w:nsid w:val="36C31354"/>
    <w:multiLevelType w:val="hybridMultilevel"/>
    <w:tmpl w:val="7E9817BC"/>
    <w:lvl w:ilvl="0" w:tplc="08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4E38B6"/>
    <w:multiLevelType w:val="hybridMultilevel"/>
    <w:tmpl w:val="1160E0E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0913E7E"/>
    <w:multiLevelType w:val="multilevel"/>
    <w:tmpl w:val="01E27A48"/>
    <w:lvl w:ilvl="0">
      <w:start w:val="1"/>
      <w:numFmt w:val="bullet"/>
      <w:pStyle w:val="bulletlist"/>
      <w:lvlText w:val=""/>
      <w:lvlJc w:val="left"/>
      <w:pPr>
        <w:tabs>
          <w:tab w:val="num" w:pos="360"/>
        </w:tabs>
        <w:ind w:left="360" w:hanging="360"/>
      </w:pPr>
      <w:rPr>
        <w:rFonts w:ascii="Symbol" w:hAnsi="Symbol" w:hint="default"/>
      </w:rPr>
    </w:lvl>
    <w:lvl w:ilvl="1">
      <w:start w:val="1"/>
      <w:numFmt w:val="decimal"/>
      <w:lvlText w:val="%2."/>
      <w:lvlJc w:val="left"/>
      <w:pPr>
        <w:tabs>
          <w:tab w:val="num" w:pos="835"/>
        </w:tabs>
        <w:ind w:left="835" w:hanging="835"/>
      </w:pPr>
      <w:rPr>
        <w:rFonts w:cs="Times New Roman"/>
      </w:rPr>
    </w:lvl>
    <w:lvl w:ilvl="2">
      <w:start w:val="1"/>
      <w:numFmt w:val="decimal"/>
      <w:lvlText w:val="%2.%3."/>
      <w:lvlJc w:val="left"/>
      <w:pPr>
        <w:tabs>
          <w:tab w:val="num" w:pos="835"/>
        </w:tabs>
        <w:ind w:left="835" w:hanging="835"/>
      </w:pPr>
      <w:rPr>
        <w:rFonts w:cs="Times New Roman"/>
      </w:rPr>
    </w:lvl>
    <w:lvl w:ilvl="3">
      <w:start w:val="1"/>
      <w:numFmt w:val="decimal"/>
      <w:lvlText w:val="%2.%3.%4."/>
      <w:lvlJc w:val="left"/>
      <w:pPr>
        <w:tabs>
          <w:tab w:val="num" w:pos="2246"/>
        </w:tabs>
        <w:ind w:left="2246" w:hanging="1411"/>
      </w:pPr>
      <w:rPr>
        <w:rFonts w:cs="Times New Roman"/>
      </w:rPr>
    </w:lvl>
    <w:lvl w:ilvl="4">
      <w:start w:val="1"/>
      <w:numFmt w:val="decimal"/>
      <w:lvlText w:val="%2.%3.%4.%5."/>
      <w:lvlJc w:val="left"/>
      <w:pPr>
        <w:tabs>
          <w:tab w:val="num" w:pos="2246"/>
        </w:tabs>
        <w:ind w:left="2246" w:hanging="1411"/>
      </w:pPr>
      <w:rPr>
        <w:rFonts w:cs="Times New Roman"/>
      </w:rPr>
    </w:lvl>
    <w:lvl w:ilvl="5">
      <w:start w:val="1"/>
      <w:numFmt w:val="decimal"/>
      <w:lvlText w:val="%2.%3.%4.%5.%6."/>
      <w:lvlJc w:val="left"/>
      <w:pPr>
        <w:tabs>
          <w:tab w:val="num" w:pos="2246"/>
        </w:tabs>
        <w:ind w:left="2246" w:hanging="1411"/>
      </w:pPr>
      <w:rPr>
        <w:rFonts w:cs="Times New Roman"/>
      </w:rPr>
    </w:lvl>
    <w:lvl w:ilvl="6">
      <w:start w:val="1"/>
      <w:numFmt w:val="none"/>
      <w:suff w:val="nothing"/>
      <w:lvlText w:val=""/>
      <w:lvlJc w:val="left"/>
      <w:rPr>
        <w:rFonts w:cs="Times New Roman"/>
      </w:rPr>
    </w:lvl>
    <w:lvl w:ilvl="7">
      <w:start w:val="1"/>
      <w:numFmt w:val="none"/>
      <w:suff w:val="nothing"/>
      <w:lvlText w:val=""/>
      <w:lvlJc w:val="left"/>
      <w:rPr>
        <w:rFonts w:cs="Times New Roman"/>
      </w:rPr>
    </w:lvl>
    <w:lvl w:ilvl="8">
      <w:start w:val="1"/>
      <w:numFmt w:val="decimal"/>
      <w:lvlText w:val="%2.%3.%4.%5.%6.%9."/>
      <w:lvlJc w:val="left"/>
      <w:pPr>
        <w:tabs>
          <w:tab w:val="num" w:pos="2246"/>
        </w:tabs>
        <w:ind w:left="2246" w:hanging="1411"/>
      </w:pPr>
      <w:rPr>
        <w:rFonts w:cs="Times New Roman"/>
      </w:rPr>
    </w:lvl>
  </w:abstractNum>
  <w:num w:numId="1">
    <w:abstractNumId w:val="8"/>
  </w:num>
  <w:num w:numId="2">
    <w:abstractNumId w:val="9"/>
  </w:num>
  <w:num w:numId="3">
    <w:abstractNumId w:val="0"/>
  </w:num>
  <w:num w:numId="4">
    <w:abstractNumId w:val="6"/>
  </w:num>
  <w:num w:numId="5">
    <w:abstractNumId w:val="6"/>
  </w:num>
  <w:num w:numId="6">
    <w:abstractNumId w:val="6"/>
  </w:num>
  <w:num w:numId="7">
    <w:abstractNumId w:val="2"/>
  </w:num>
  <w:num w:numId="8">
    <w:abstractNumId w:val="4"/>
  </w:num>
  <w:num w:numId="9">
    <w:abstractNumId w:val="1"/>
  </w:num>
  <w:num w:numId="10">
    <w:abstractNumId w:val="3"/>
  </w:num>
  <w:num w:numId="11">
    <w:abstractNumId w:val="5"/>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za955an9wet8ewxf55arrwwfxrawd0zpwr&quot;&gt;My EndNote  CoVid 19-Converted&lt;record-ids&gt;&lt;item&gt;1310&lt;/item&gt;&lt;item&gt;1311&lt;/item&gt;&lt;item&gt;1312&lt;/item&gt;&lt;item&gt;1313&lt;/item&gt;&lt;item&gt;1316&lt;/item&gt;&lt;item&gt;1318&lt;/item&gt;&lt;item&gt;1319&lt;/item&gt;&lt;/record-ids&gt;&lt;/item&gt;&lt;/Libraries&gt;"/>
  </w:docVars>
  <w:rsids>
    <w:rsidRoot w:val="00B37B0A"/>
    <w:rsid w:val="00034582"/>
    <w:rsid w:val="0004477C"/>
    <w:rsid w:val="0005500F"/>
    <w:rsid w:val="00071DF7"/>
    <w:rsid w:val="000932A1"/>
    <w:rsid w:val="0009775A"/>
    <w:rsid w:val="000A62B0"/>
    <w:rsid w:val="000B446D"/>
    <w:rsid w:val="000B731C"/>
    <w:rsid w:val="000C1A5C"/>
    <w:rsid w:val="000C5F84"/>
    <w:rsid w:val="000F7834"/>
    <w:rsid w:val="0010138B"/>
    <w:rsid w:val="00103606"/>
    <w:rsid w:val="0011290A"/>
    <w:rsid w:val="001244FD"/>
    <w:rsid w:val="00126EDE"/>
    <w:rsid w:val="00141D03"/>
    <w:rsid w:val="001716C7"/>
    <w:rsid w:val="00171726"/>
    <w:rsid w:val="00172757"/>
    <w:rsid w:val="00181565"/>
    <w:rsid w:val="0018207F"/>
    <w:rsid w:val="00194FE9"/>
    <w:rsid w:val="001A0717"/>
    <w:rsid w:val="001A336C"/>
    <w:rsid w:val="001A6FCE"/>
    <w:rsid w:val="001C2054"/>
    <w:rsid w:val="001C26B4"/>
    <w:rsid w:val="001C3C24"/>
    <w:rsid w:val="001C40DF"/>
    <w:rsid w:val="001D4103"/>
    <w:rsid w:val="001E1AFE"/>
    <w:rsid w:val="001E62C1"/>
    <w:rsid w:val="001F1344"/>
    <w:rsid w:val="001F69BF"/>
    <w:rsid w:val="0020385F"/>
    <w:rsid w:val="0023232A"/>
    <w:rsid w:val="00241077"/>
    <w:rsid w:val="00241C53"/>
    <w:rsid w:val="00242065"/>
    <w:rsid w:val="00275920"/>
    <w:rsid w:val="00276037"/>
    <w:rsid w:val="002855DD"/>
    <w:rsid w:val="002875A0"/>
    <w:rsid w:val="00294750"/>
    <w:rsid w:val="00295F5F"/>
    <w:rsid w:val="002E4658"/>
    <w:rsid w:val="002E4F1E"/>
    <w:rsid w:val="0031464B"/>
    <w:rsid w:val="00326B12"/>
    <w:rsid w:val="00333553"/>
    <w:rsid w:val="003373FC"/>
    <w:rsid w:val="003423E6"/>
    <w:rsid w:val="003601ED"/>
    <w:rsid w:val="00361DD9"/>
    <w:rsid w:val="00383B53"/>
    <w:rsid w:val="003845D6"/>
    <w:rsid w:val="003B1F9D"/>
    <w:rsid w:val="003B34DD"/>
    <w:rsid w:val="003B75FE"/>
    <w:rsid w:val="003B7636"/>
    <w:rsid w:val="003C00B6"/>
    <w:rsid w:val="003C24EB"/>
    <w:rsid w:val="003D12DC"/>
    <w:rsid w:val="003D5A7D"/>
    <w:rsid w:val="003E1998"/>
    <w:rsid w:val="004168A3"/>
    <w:rsid w:val="00421445"/>
    <w:rsid w:val="00433920"/>
    <w:rsid w:val="00435749"/>
    <w:rsid w:val="00442B30"/>
    <w:rsid w:val="00444AF6"/>
    <w:rsid w:val="00452F90"/>
    <w:rsid w:val="004621AE"/>
    <w:rsid w:val="00463FC4"/>
    <w:rsid w:val="00465360"/>
    <w:rsid w:val="00482B83"/>
    <w:rsid w:val="00496BC8"/>
    <w:rsid w:val="004A3031"/>
    <w:rsid w:val="004A652B"/>
    <w:rsid w:val="004B0C1A"/>
    <w:rsid w:val="004B6903"/>
    <w:rsid w:val="004C2EFE"/>
    <w:rsid w:val="004C7CC9"/>
    <w:rsid w:val="004E3198"/>
    <w:rsid w:val="004F73B1"/>
    <w:rsid w:val="00503E33"/>
    <w:rsid w:val="00512FA7"/>
    <w:rsid w:val="00516876"/>
    <w:rsid w:val="005172AE"/>
    <w:rsid w:val="00526525"/>
    <w:rsid w:val="00533DAB"/>
    <w:rsid w:val="00551985"/>
    <w:rsid w:val="005523CB"/>
    <w:rsid w:val="005539FD"/>
    <w:rsid w:val="005570CF"/>
    <w:rsid w:val="00561F58"/>
    <w:rsid w:val="00570AE8"/>
    <w:rsid w:val="00573031"/>
    <w:rsid w:val="00586BE2"/>
    <w:rsid w:val="005921F1"/>
    <w:rsid w:val="00592FC6"/>
    <w:rsid w:val="005A1EF3"/>
    <w:rsid w:val="005A25A9"/>
    <w:rsid w:val="005B064C"/>
    <w:rsid w:val="005C59DD"/>
    <w:rsid w:val="005D48D4"/>
    <w:rsid w:val="005E16A8"/>
    <w:rsid w:val="005F0119"/>
    <w:rsid w:val="005F0597"/>
    <w:rsid w:val="005F1496"/>
    <w:rsid w:val="005F2961"/>
    <w:rsid w:val="005F64B0"/>
    <w:rsid w:val="005F65C9"/>
    <w:rsid w:val="00614883"/>
    <w:rsid w:val="00622788"/>
    <w:rsid w:val="00631ECA"/>
    <w:rsid w:val="00632708"/>
    <w:rsid w:val="00647D52"/>
    <w:rsid w:val="00654F19"/>
    <w:rsid w:val="00681F77"/>
    <w:rsid w:val="00691281"/>
    <w:rsid w:val="00696F00"/>
    <w:rsid w:val="006A4783"/>
    <w:rsid w:val="006A6509"/>
    <w:rsid w:val="006A78F6"/>
    <w:rsid w:val="006B21A6"/>
    <w:rsid w:val="006C1FF4"/>
    <w:rsid w:val="006C2913"/>
    <w:rsid w:val="006D232D"/>
    <w:rsid w:val="006D451C"/>
    <w:rsid w:val="006E2C56"/>
    <w:rsid w:val="006F0809"/>
    <w:rsid w:val="0070332C"/>
    <w:rsid w:val="007105F4"/>
    <w:rsid w:val="00711ED9"/>
    <w:rsid w:val="00717CEC"/>
    <w:rsid w:val="00722219"/>
    <w:rsid w:val="0073470B"/>
    <w:rsid w:val="00740F7F"/>
    <w:rsid w:val="00745E94"/>
    <w:rsid w:val="00750EBA"/>
    <w:rsid w:val="007551C0"/>
    <w:rsid w:val="00780888"/>
    <w:rsid w:val="007823B8"/>
    <w:rsid w:val="007A39AC"/>
    <w:rsid w:val="007B26A4"/>
    <w:rsid w:val="007B2AA5"/>
    <w:rsid w:val="007C5766"/>
    <w:rsid w:val="007C6BD6"/>
    <w:rsid w:val="007E2246"/>
    <w:rsid w:val="007F328A"/>
    <w:rsid w:val="007F698D"/>
    <w:rsid w:val="007F6C8C"/>
    <w:rsid w:val="008016E0"/>
    <w:rsid w:val="00825CBC"/>
    <w:rsid w:val="008310D2"/>
    <w:rsid w:val="00875737"/>
    <w:rsid w:val="00894229"/>
    <w:rsid w:val="008A7434"/>
    <w:rsid w:val="008C07E8"/>
    <w:rsid w:val="008C0C9C"/>
    <w:rsid w:val="008C7E18"/>
    <w:rsid w:val="008D5362"/>
    <w:rsid w:val="008E586C"/>
    <w:rsid w:val="008F2105"/>
    <w:rsid w:val="00900C06"/>
    <w:rsid w:val="009020E7"/>
    <w:rsid w:val="00904211"/>
    <w:rsid w:val="009179AE"/>
    <w:rsid w:val="00920856"/>
    <w:rsid w:val="009248C1"/>
    <w:rsid w:val="00926666"/>
    <w:rsid w:val="00960DEA"/>
    <w:rsid w:val="0096660B"/>
    <w:rsid w:val="009740D1"/>
    <w:rsid w:val="009839C8"/>
    <w:rsid w:val="009877A9"/>
    <w:rsid w:val="00994914"/>
    <w:rsid w:val="009A6AB5"/>
    <w:rsid w:val="009B0742"/>
    <w:rsid w:val="009B0816"/>
    <w:rsid w:val="009B50C1"/>
    <w:rsid w:val="009C66DB"/>
    <w:rsid w:val="009D09B5"/>
    <w:rsid w:val="009D5FA7"/>
    <w:rsid w:val="009D6760"/>
    <w:rsid w:val="009D7C58"/>
    <w:rsid w:val="00A1186A"/>
    <w:rsid w:val="00A127FF"/>
    <w:rsid w:val="00A13915"/>
    <w:rsid w:val="00A361CA"/>
    <w:rsid w:val="00A54431"/>
    <w:rsid w:val="00A6531B"/>
    <w:rsid w:val="00A67D36"/>
    <w:rsid w:val="00A82A33"/>
    <w:rsid w:val="00A82D87"/>
    <w:rsid w:val="00A844DA"/>
    <w:rsid w:val="00A936EE"/>
    <w:rsid w:val="00A963BC"/>
    <w:rsid w:val="00AA4480"/>
    <w:rsid w:val="00AB0809"/>
    <w:rsid w:val="00AB2E68"/>
    <w:rsid w:val="00AC3F25"/>
    <w:rsid w:val="00AF7D73"/>
    <w:rsid w:val="00B21800"/>
    <w:rsid w:val="00B30E4A"/>
    <w:rsid w:val="00B31490"/>
    <w:rsid w:val="00B37B0A"/>
    <w:rsid w:val="00B40AFC"/>
    <w:rsid w:val="00B4676A"/>
    <w:rsid w:val="00B473DB"/>
    <w:rsid w:val="00B618C3"/>
    <w:rsid w:val="00B72CC8"/>
    <w:rsid w:val="00B7399E"/>
    <w:rsid w:val="00B93A64"/>
    <w:rsid w:val="00B94870"/>
    <w:rsid w:val="00B95997"/>
    <w:rsid w:val="00BA1F60"/>
    <w:rsid w:val="00BA6637"/>
    <w:rsid w:val="00BC3F92"/>
    <w:rsid w:val="00BC4232"/>
    <w:rsid w:val="00BF3A79"/>
    <w:rsid w:val="00C25830"/>
    <w:rsid w:val="00C2593E"/>
    <w:rsid w:val="00C443A4"/>
    <w:rsid w:val="00C52578"/>
    <w:rsid w:val="00C57A23"/>
    <w:rsid w:val="00C93862"/>
    <w:rsid w:val="00C96C4A"/>
    <w:rsid w:val="00C97C4E"/>
    <w:rsid w:val="00CA7A56"/>
    <w:rsid w:val="00CC1094"/>
    <w:rsid w:val="00CD6568"/>
    <w:rsid w:val="00CE1FFE"/>
    <w:rsid w:val="00CF1A73"/>
    <w:rsid w:val="00D110A7"/>
    <w:rsid w:val="00D12DC3"/>
    <w:rsid w:val="00D14CA4"/>
    <w:rsid w:val="00D43361"/>
    <w:rsid w:val="00D50966"/>
    <w:rsid w:val="00D6110A"/>
    <w:rsid w:val="00D63582"/>
    <w:rsid w:val="00D76136"/>
    <w:rsid w:val="00DA1D34"/>
    <w:rsid w:val="00DA74DC"/>
    <w:rsid w:val="00DB05D4"/>
    <w:rsid w:val="00DB5209"/>
    <w:rsid w:val="00DB5B4C"/>
    <w:rsid w:val="00DC3783"/>
    <w:rsid w:val="00DC4AE4"/>
    <w:rsid w:val="00DC7E3A"/>
    <w:rsid w:val="00DD70D3"/>
    <w:rsid w:val="00DE00AC"/>
    <w:rsid w:val="00DE4EA8"/>
    <w:rsid w:val="00DF7D10"/>
    <w:rsid w:val="00E15DDF"/>
    <w:rsid w:val="00E3427C"/>
    <w:rsid w:val="00E40822"/>
    <w:rsid w:val="00E41D51"/>
    <w:rsid w:val="00E423BC"/>
    <w:rsid w:val="00E4520F"/>
    <w:rsid w:val="00E559C8"/>
    <w:rsid w:val="00E5678B"/>
    <w:rsid w:val="00E67FD6"/>
    <w:rsid w:val="00E70D7A"/>
    <w:rsid w:val="00E921F1"/>
    <w:rsid w:val="00E95B63"/>
    <w:rsid w:val="00EB0C00"/>
    <w:rsid w:val="00EC5DE8"/>
    <w:rsid w:val="00ED3DD5"/>
    <w:rsid w:val="00EE0756"/>
    <w:rsid w:val="00F049A0"/>
    <w:rsid w:val="00F24680"/>
    <w:rsid w:val="00F302B3"/>
    <w:rsid w:val="00F438FE"/>
    <w:rsid w:val="00F518A3"/>
    <w:rsid w:val="00F575A0"/>
    <w:rsid w:val="00F74F09"/>
    <w:rsid w:val="00F842FF"/>
    <w:rsid w:val="00F867E2"/>
    <w:rsid w:val="00F924A0"/>
    <w:rsid w:val="00F975F3"/>
    <w:rsid w:val="00FB45CB"/>
    <w:rsid w:val="00FB6EFE"/>
    <w:rsid w:val="00FC03BD"/>
    <w:rsid w:val="00FD4B95"/>
    <w:rsid w:val="00FD77BD"/>
    <w:rsid w:val="00FE098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4EECF6"/>
  <w15:chartTrackingRefBased/>
  <w15:docId w15:val="{F1235094-B2DF-4865-82DD-DB0F7D7558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60DEA"/>
    <w:pPr>
      <w:keepNext/>
      <w:numPr>
        <w:numId w:val="6"/>
      </w:numPr>
      <w:tabs>
        <w:tab w:val="left" w:pos="851"/>
      </w:tabs>
      <w:spacing w:after="60" w:line="240" w:lineRule="auto"/>
      <w:outlineLvl w:val="0"/>
    </w:pPr>
    <w:rPr>
      <w:rFonts w:ascii="Times New Roman Bold" w:eastAsia="Times New Roman" w:hAnsi="Times New Roman Bold" w:cs="Times New Roman"/>
      <w:b/>
      <w:sz w:val="26"/>
      <w:szCs w:val="24"/>
    </w:rPr>
  </w:style>
  <w:style w:type="paragraph" w:styleId="Heading2">
    <w:name w:val="heading 2"/>
    <w:basedOn w:val="Heading1"/>
    <w:next w:val="Normal"/>
    <w:link w:val="Heading2Char"/>
    <w:uiPriority w:val="9"/>
    <w:qFormat/>
    <w:rsid w:val="004F73B1"/>
    <w:pPr>
      <w:numPr>
        <w:ilvl w:val="1"/>
      </w:numPr>
      <w:spacing w:before="60"/>
      <w:outlineLvl w:val="1"/>
    </w:pPr>
    <w:rPr>
      <w:sz w:val="22"/>
      <w:szCs w:val="30"/>
    </w:rPr>
  </w:style>
  <w:style w:type="paragraph" w:styleId="Heading3">
    <w:name w:val="heading 3"/>
    <w:basedOn w:val="Heading2"/>
    <w:next w:val="Normal"/>
    <w:link w:val="Heading3Char"/>
    <w:uiPriority w:val="9"/>
    <w:qFormat/>
    <w:rsid w:val="00960DEA"/>
    <w:pPr>
      <w:numPr>
        <w:ilvl w:val="2"/>
      </w:numPr>
      <w:tabs>
        <w:tab w:val="num" w:pos="1209"/>
        <w:tab w:val="num" w:pos="1276"/>
      </w:tabs>
      <w:spacing w:before="120"/>
      <w:outlineLvl w:val="2"/>
    </w:pPr>
    <w:rPr>
      <w:rFonts w:ascii="Times New Roman" w:hAnsi="Times New Roman"/>
      <w:b w:val="0"/>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7E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07E8"/>
    <w:rPr>
      <w:rFonts w:ascii="Segoe UI" w:hAnsi="Segoe UI" w:cs="Segoe UI"/>
      <w:sz w:val="18"/>
      <w:szCs w:val="18"/>
    </w:rPr>
  </w:style>
  <w:style w:type="paragraph" w:styleId="ListParagraph">
    <w:name w:val="List Paragraph"/>
    <w:basedOn w:val="Normal"/>
    <w:link w:val="ListParagraphChar"/>
    <w:uiPriority w:val="34"/>
    <w:qFormat/>
    <w:rsid w:val="00960DEA"/>
    <w:pPr>
      <w:ind w:left="720"/>
      <w:contextualSpacing/>
    </w:pPr>
  </w:style>
  <w:style w:type="paragraph" w:customStyle="1" w:styleId="Body">
    <w:name w:val="Body"/>
    <w:rsid w:val="00960DEA"/>
    <w:pPr>
      <w:spacing w:after="0" w:line="240" w:lineRule="auto"/>
    </w:pPr>
    <w:rPr>
      <w:rFonts w:ascii="Helvetica" w:eastAsia="Times New Roman" w:hAnsi="Helvetica" w:cs="Times New Roman"/>
      <w:color w:val="000000"/>
      <w:kern w:val="1"/>
      <w:sz w:val="24"/>
      <w:szCs w:val="20"/>
      <w:lang w:val="en-US"/>
    </w:rPr>
  </w:style>
  <w:style w:type="paragraph" w:customStyle="1" w:styleId="bulletlist">
    <w:name w:val="bullet list"/>
    <w:basedOn w:val="Normal"/>
    <w:rsid w:val="00960DEA"/>
    <w:pPr>
      <w:numPr>
        <w:numId w:val="2"/>
      </w:numPr>
      <w:spacing w:after="200" w:line="240" w:lineRule="auto"/>
    </w:pPr>
    <w:rPr>
      <w:rFonts w:ascii="Times New Roman" w:eastAsia="Times New Roman" w:hAnsi="Times New Roman" w:cs="Times New Roman"/>
      <w:szCs w:val="20"/>
      <w:lang w:val="en-US"/>
    </w:rPr>
  </w:style>
  <w:style w:type="paragraph" w:customStyle="1" w:styleId="Bullets">
    <w:name w:val="Bullets"/>
    <w:basedOn w:val="Normal"/>
    <w:link w:val="BulletsChar"/>
    <w:qFormat/>
    <w:rsid w:val="00960DEA"/>
    <w:pPr>
      <w:numPr>
        <w:numId w:val="3"/>
      </w:numPr>
      <w:spacing w:after="0" w:line="240" w:lineRule="auto"/>
    </w:pPr>
    <w:rPr>
      <w:rFonts w:ascii="Times New Roman" w:eastAsia="Times New Roman" w:hAnsi="Times New Roman" w:cs="Times New Roman"/>
      <w:sz w:val="24"/>
      <w:szCs w:val="24"/>
    </w:rPr>
  </w:style>
  <w:style w:type="character" w:customStyle="1" w:styleId="BulletsChar">
    <w:name w:val="Bullets Char"/>
    <w:link w:val="Bullets"/>
    <w:locked/>
    <w:rsid w:val="00960DEA"/>
    <w:rPr>
      <w:rFonts w:ascii="Times New Roman" w:eastAsia="Times New Roman" w:hAnsi="Times New Roman" w:cs="Times New Roman"/>
      <w:sz w:val="24"/>
      <w:szCs w:val="24"/>
    </w:rPr>
  </w:style>
  <w:style w:type="paragraph" w:styleId="Caption">
    <w:name w:val="caption"/>
    <w:basedOn w:val="Normal"/>
    <w:next w:val="Normal"/>
    <w:link w:val="CaptionChar"/>
    <w:uiPriority w:val="35"/>
    <w:qFormat/>
    <w:rsid w:val="00960DEA"/>
    <w:pPr>
      <w:keepNext/>
      <w:spacing w:before="120" w:after="120" w:line="240" w:lineRule="auto"/>
      <w:ind w:left="1021" w:hanging="1021"/>
    </w:pPr>
    <w:rPr>
      <w:rFonts w:ascii="Times New Roman" w:eastAsia="Times New Roman" w:hAnsi="Times New Roman" w:cs="Times New Roman"/>
      <w:b/>
      <w:color w:val="000000"/>
      <w:sz w:val="24"/>
      <w:szCs w:val="20"/>
      <w:lang w:val="en-US"/>
    </w:rPr>
  </w:style>
  <w:style w:type="character" w:customStyle="1" w:styleId="CaptionChar">
    <w:name w:val="Caption Char"/>
    <w:link w:val="Caption"/>
    <w:uiPriority w:val="35"/>
    <w:locked/>
    <w:rsid w:val="00960DEA"/>
    <w:rPr>
      <w:rFonts w:ascii="Times New Roman" w:eastAsia="Times New Roman" w:hAnsi="Times New Roman" w:cs="Times New Roman"/>
      <w:b/>
      <w:color w:val="000000"/>
      <w:sz w:val="24"/>
      <w:szCs w:val="20"/>
      <w:lang w:val="en-US"/>
    </w:rPr>
  </w:style>
  <w:style w:type="character" w:styleId="CommentReference">
    <w:name w:val="annotation reference"/>
    <w:basedOn w:val="DefaultParagraphFont"/>
    <w:uiPriority w:val="99"/>
    <w:rsid w:val="00960DEA"/>
    <w:rPr>
      <w:rFonts w:cs="Times New Roman"/>
      <w:sz w:val="16"/>
    </w:rPr>
  </w:style>
  <w:style w:type="paragraph" w:styleId="CommentText">
    <w:name w:val="annotation text"/>
    <w:basedOn w:val="Normal"/>
    <w:link w:val="CommentTextChar"/>
    <w:uiPriority w:val="99"/>
    <w:rsid w:val="00960DEA"/>
    <w:pPr>
      <w:spacing w:after="0" w:line="240" w:lineRule="auto"/>
    </w:pPr>
    <w:rPr>
      <w:rFonts w:ascii="Times New Roman" w:eastAsia="Times New Roman" w:hAnsi="Times New Roman" w:cs="Times New Roman"/>
      <w:sz w:val="20"/>
      <w:szCs w:val="24"/>
    </w:rPr>
  </w:style>
  <w:style w:type="character" w:customStyle="1" w:styleId="CommentTextChar">
    <w:name w:val="Comment Text Char"/>
    <w:basedOn w:val="DefaultParagraphFont"/>
    <w:link w:val="CommentText"/>
    <w:uiPriority w:val="99"/>
    <w:rsid w:val="00960DEA"/>
    <w:rPr>
      <w:rFonts w:ascii="Times New Roman" w:eastAsia="Times New Roman" w:hAnsi="Times New Roman" w:cs="Times New Roman"/>
      <w:sz w:val="20"/>
      <w:szCs w:val="24"/>
    </w:rPr>
  </w:style>
  <w:style w:type="paragraph" w:styleId="CommentSubject">
    <w:name w:val="annotation subject"/>
    <w:basedOn w:val="CommentText"/>
    <w:next w:val="CommentText"/>
    <w:link w:val="CommentSubjectChar"/>
    <w:uiPriority w:val="99"/>
    <w:rsid w:val="00960DEA"/>
    <w:rPr>
      <w:b/>
      <w:bCs/>
    </w:rPr>
  </w:style>
  <w:style w:type="character" w:customStyle="1" w:styleId="CommentSubjectChar">
    <w:name w:val="Comment Subject Char"/>
    <w:basedOn w:val="CommentTextChar"/>
    <w:link w:val="CommentSubject"/>
    <w:uiPriority w:val="99"/>
    <w:rsid w:val="00960DEA"/>
    <w:rPr>
      <w:rFonts w:ascii="Times New Roman" w:eastAsia="Times New Roman" w:hAnsi="Times New Roman" w:cs="Times New Roman"/>
      <w:b/>
      <w:bCs/>
      <w:sz w:val="20"/>
      <w:szCs w:val="24"/>
    </w:rPr>
  </w:style>
  <w:style w:type="character" w:customStyle="1" w:styleId="contrib-degrees">
    <w:name w:val="contrib-degrees"/>
    <w:rsid w:val="00960DEA"/>
  </w:style>
  <w:style w:type="character" w:customStyle="1" w:styleId="contrib-role">
    <w:name w:val="contrib-role"/>
    <w:rsid w:val="00960DEA"/>
  </w:style>
  <w:style w:type="paragraph" w:customStyle="1" w:styleId="Coverdetails">
    <w:name w:val="Cover details"/>
    <w:basedOn w:val="Normal"/>
    <w:link w:val="CoverdetailsChar"/>
    <w:qFormat/>
    <w:rsid w:val="00960DEA"/>
    <w:pPr>
      <w:spacing w:before="120" w:after="120" w:line="240" w:lineRule="auto"/>
    </w:pPr>
    <w:rPr>
      <w:rFonts w:ascii="Century Gothic" w:eastAsia="Times New Roman" w:hAnsi="Century Gothic" w:cs="Times New Roman"/>
      <w:color w:val="000000"/>
      <w:sz w:val="24"/>
      <w:szCs w:val="20"/>
      <w:lang w:val="en-US"/>
    </w:rPr>
  </w:style>
  <w:style w:type="character" w:customStyle="1" w:styleId="CoverdetailsChar">
    <w:name w:val="Cover details Char"/>
    <w:link w:val="Coverdetails"/>
    <w:locked/>
    <w:rsid w:val="00960DEA"/>
    <w:rPr>
      <w:rFonts w:ascii="Century Gothic" w:eastAsia="Times New Roman" w:hAnsi="Century Gothic" w:cs="Times New Roman"/>
      <w:color w:val="000000"/>
      <w:sz w:val="24"/>
      <w:szCs w:val="20"/>
      <w:lang w:val="en-US"/>
    </w:rPr>
  </w:style>
  <w:style w:type="paragraph" w:customStyle="1" w:styleId="Coverdetailscentred">
    <w:name w:val="Cover details centred"/>
    <w:basedOn w:val="Coverdetails"/>
    <w:link w:val="CoverdetailscentredChar"/>
    <w:qFormat/>
    <w:rsid w:val="00960DEA"/>
    <w:pPr>
      <w:jc w:val="center"/>
    </w:pPr>
  </w:style>
  <w:style w:type="character" w:customStyle="1" w:styleId="CoverdetailscentredChar">
    <w:name w:val="Cover details centred Char"/>
    <w:link w:val="Coverdetailscentred"/>
    <w:locked/>
    <w:rsid w:val="00960DEA"/>
    <w:rPr>
      <w:rFonts w:ascii="Century Gothic" w:eastAsia="Times New Roman" w:hAnsi="Century Gothic" w:cs="Times New Roman"/>
      <w:color w:val="000000"/>
      <w:sz w:val="24"/>
      <w:szCs w:val="20"/>
      <w:lang w:val="en-US"/>
    </w:rPr>
  </w:style>
  <w:style w:type="paragraph" w:customStyle="1" w:styleId="CoverHeading2">
    <w:name w:val="Cover Heading 2"/>
    <w:basedOn w:val="Normal"/>
    <w:link w:val="CoverHeading2Char"/>
    <w:qFormat/>
    <w:rsid w:val="00960DEA"/>
    <w:pPr>
      <w:spacing w:before="120" w:after="120" w:line="240" w:lineRule="auto"/>
      <w:jc w:val="center"/>
    </w:pPr>
    <w:rPr>
      <w:rFonts w:ascii="Century Gothic" w:eastAsia="Times New Roman" w:hAnsi="Century Gothic" w:cs="Times New Roman"/>
      <w:b/>
      <w:color w:val="000000"/>
      <w:sz w:val="28"/>
      <w:szCs w:val="20"/>
      <w:lang w:val="en-US"/>
    </w:rPr>
  </w:style>
  <w:style w:type="character" w:customStyle="1" w:styleId="CoverHeading2Char">
    <w:name w:val="Cover Heading 2 Char"/>
    <w:link w:val="CoverHeading2"/>
    <w:locked/>
    <w:rsid w:val="00960DEA"/>
    <w:rPr>
      <w:rFonts w:ascii="Century Gothic" w:eastAsia="Times New Roman" w:hAnsi="Century Gothic" w:cs="Times New Roman"/>
      <w:b/>
      <w:color w:val="000000"/>
      <w:sz w:val="28"/>
      <w:szCs w:val="20"/>
      <w:lang w:val="en-US"/>
    </w:rPr>
  </w:style>
  <w:style w:type="paragraph" w:customStyle="1" w:styleId="CoverMainHeading">
    <w:name w:val="Cover Main Heading"/>
    <w:basedOn w:val="Normal"/>
    <w:link w:val="CoverMainHeadingChar"/>
    <w:qFormat/>
    <w:rsid w:val="00960DEA"/>
    <w:pPr>
      <w:spacing w:after="120" w:line="240" w:lineRule="auto"/>
      <w:jc w:val="center"/>
    </w:pPr>
    <w:rPr>
      <w:rFonts w:ascii="Times New Roman" w:eastAsia="Times New Roman" w:hAnsi="Times New Roman" w:cs="Times New Roman"/>
      <w:sz w:val="36"/>
      <w:szCs w:val="48"/>
    </w:rPr>
  </w:style>
  <w:style w:type="character" w:customStyle="1" w:styleId="CoverMainHeadingChar">
    <w:name w:val="Cover Main Heading Char"/>
    <w:link w:val="CoverMainHeading"/>
    <w:locked/>
    <w:rsid w:val="00960DEA"/>
    <w:rPr>
      <w:rFonts w:ascii="Times New Roman" w:eastAsia="Times New Roman" w:hAnsi="Times New Roman" w:cs="Times New Roman"/>
      <w:sz w:val="36"/>
      <w:szCs w:val="48"/>
    </w:rPr>
  </w:style>
  <w:style w:type="paragraph" w:customStyle="1" w:styleId="CoverPageTable">
    <w:name w:val="CoverPageTable"/>
    <w:basedOn w:val="Normal"/>
    <w:rsid w:val="00960DEA"/>
    <w:pPr>
      <w:spacing w:after="120" w:line="240" w:lineRule="auto"/>
    </w:pPr>
    <w:rPr>
      <w:rFonts w:ascii="Times New Roman" w:eastAsia="Times New Roman" w:hAnsi="Times New Roman" w:cs="Times New Roman"/>
      <w:sz w:val="24"/>
      <w:szCs w:val="24"/>
    </w:rPr>
  </w:style>
  <w:style w:type="paragraph" w:customStyle="1" w:styleId="Dash11">
    <w:name w:val="Dash11"/>
    <w:qFormat/>
    <w:rsid w:val="00960DEA"/>
    <w:pPr>
      <w:tabs>
        <w:tab w:val="left" w:pos="576"/>
        <w:tab w:val="num" w:pos="643"/>
      </w:tabs>
      <w:spacing w:after="200" w:line="240" w:lineRule="auto"/>
      <w:ind w:left="576" w:hanging="288"/>
      <w:jc w:val="both"/>
    </w:pPr>
    <w:rPr>
      <w:rFonts w:ascii="Times New Roman" w:eastAsia="Times New Roman" w:hAnsi="Times New Roman" w:cs="Times New Roman"/>
      <w:szCs w:val="20"/>
      <w:lang w:val="en-US"/>
    </w:rPr>
  </w:style>
  <w:style w:type="paragraph" w:styleId="DocumentMap">
    <w:name w:val="Document Map"/>
    <w:basedOn w:val="Normal"/>
    <w:link w:val="DocumentMapChar"/>
    <w:uiPriority w:val="99"/>
    <w:rsid w:val="00960DEA"/>
    <w:pPr>
      <w:shd w:val="clear" w:color="auto" w:fill="000080"/>
      <w:spacing w:after="0" w:line="240" w:lineRule="auto"/>
    </w:pPr>
    <w:rPr>
      <w:rFonts w:ascii="Tahoma" w:eastAsia="Times New Roman" w:hAnsi="Tahoma" w:cs="Times New Roman"/>
      <w:sz w:val="20"/>
      <w:szCs w:val="24"/>
    </w:rPr>
  </w:style>
  <w:style w:type="character" w:customStyle="1" w:styleId="DocumentMapChar">
    <w:name w:val="Document Map Char"/>
    <w:basedOn w:val="DefaultParagraphFont"/>
    <w:link w:val="DocumentMap"/>
    <w:uiPriority w:val="99"/>
    <w:rsid w:val="00960DEA"/>
    <w:rPr>
      <w:rFonts w:ascii="Tahoma" w:eastAsia="Times New Roman" w:hAnsi="Tahoma" w:cs="Times New Roman"/>
      <w:sz w:val="20"/>
      <w:szCs w:val="24"/>
      <w:shd w:val="clear" w:color="auto" w:fill="000080"/>
    </w:rPr>
  </w:style>
  <w:style w:type="character" w:styleId="Emphasis">
    <w:name w:val="Emphasis"/>
    <w:basedOn w:val="DefaultParagraphFont"/>
    <w:uiPriority w:val="20"/>
    <w:qFormat/>
    <w:rsid w:val="00960DEA"/>
    <w:rPr>
      <w:rFonts w:cs="Times New Roman"/>
      <w:b/>
    </w:rPr>
  </w:style>
  <w:style w:type="paragraph" w:customStyle="1" w:styleId="EndNoteBibliography">
    <w:name w:val="EndNote Bibliography"/>
    <w:basedOn w:val="Normal"/>
    <w:link w:val="EndNoteBibliographyChar"/>
    <w:rsid w:val="00960DEA"/>
    <w:pPr>
      <w:spacing w:before="120" w:after="120" w:line="240" w:lineRule="auto"/>
    </w:pPr>
    <w:rPr>
      <w:rFonts w:ascii="Calibri" w:eastAsia="Times New Roman" w:hAnsi="Calibri" w:cs="Calibri"/>
      <w:noProof/>
      <w:szCs w:val="24"/>
      <w:lang w:val="en-US"/>
    </w:rPr>
  </w:style>
  <w:style w:type="character" w:customStyle="1" w:styleId="EndNoteBibliographyChar">
    <w:name w:val="EndNote Bibliography Char"/>
    <w:link w:val="EndNoteBibliography"/>
    <w:locked/>
    <w:rsid w:val="00960DEA"/>
    <w:rPr>
      <w:rFonts w:ascii="Calibri" w:eastAsia="Times New Roman" w:hAnsi="Calibri" w:cs="Calibri"/>
      <w:noProof/>
      <w:szCs w:val="24"/>
      <w:lang w:val="en-US"/>
    </w:rPr>
  </w:style>
  <w:style w:type="paragraph" w:customStyle="1" w:styleId="EndNoteBibliographyTitle">
    <w:name w:val="EndNote Bibliography Title"/>
    <w:basedOn w:val="Normal"/>
    <w:link w:val="EndNoteBibliographyTitleChar"/>
    <w:rsid w:val="00960DEA"/>
    <w:pPr>
      <w:spacing w:after="0" w:line="240" w:lineRule="auto"/>
      <w:jc w:val="center"/>
    </w:pPr>
    <w:rPr>
      <w:rFonts w:ascii="Calibri" w:eastAsia="Times New Roman" w:hAnsi="Calibri" w:cs="Calibri"/>
      <w:noProof/>
      <w:szCs w:val="24"/>
      <w:lang w:val="en-US"/>
    </w:rPr>
  </w:style>
  <w:style w:type="character" w:customStyle="1" w:styleId="EndNoteBibliographyTitleChar">
    <w:name w:val="EndNote Bibliography Title Char"/>
    <w:link w:val="EndNoteBibliographyTitle"/>
    <w:locked/>
    <w:rsid w:val="00960DEA"/>
    <w:rPr>
      <w:rFonts w:ascii="Calibri" w:eastAsia="Times New Roman" w:hAnsi="Calibri" w:cs="Calibri"/>
      <w:noProof/>
      <w:szCs w:val="24"/>
      <w:lang w:val="en-US"/>
    </w:rPr>
  </w:style>
  <w:style w:type="character" w:styleId="EndnoteReference">
    <w:name w:val="endnote reference"/>
    <w:basedOn w:val="DefaultParagraphFont"/>
    <w:uiPriority w:val="99"/>
    <w:rsid w:val="00960DEA"/>
    <w:rPr>
      <w:rFonts w:ascii="Century Gothic" w:hAnsi="Century Gothic" w:cs="Times New Roman"/>
      <w:sz w:val="20"/>
      <w:vertAlign w:val="superscript"/>
    </w:rPr>
  </w:style>
  <w:style w:type="paragraph" w:styleId="EndnoteText">
    <w:name w:val="endnote text"/>
    <w:basedOn w:val="Normal"/>
    <w:link w:val="EndnoteTextChar"/>
    <w:uiPriority w:val="99"/>
    <w:rsid w:val="00960DEA"/>
    <w:pPr>
      <w:spacing w:after="0" w:line="240" w:lineRule="auto"/>
    </w:pPr>
    <w:rPr>
      <w:rFonts w:ascii="Times New Roman" w:eastAsia="Times New Roman" w:hAnsi="Times New Roman" w:cs="Times New Roman"/>
      <w:sz w:val="20"/>
      <w:szCs w:val="24"/>
    </w:rPr>
  </w:style>
  <w:style w:type="character" w:customStyle="1" w:styleId="EndnoteTextChar">
    <w:name w:val="Endnote Text Char"/>
    <w:basedOn w:val="DefaultParagraphFont"/>
    <w:link w:val="EndnoteText"/>
    <w:uiPriority w:val="99"/>
    <w:rsid w:val="00960DEA"/>
    <w:rPr>
      <w:rFonts w:ascii="Times New Roman" w:eastAsia="Times New Roman" w:hAnsi="Times New Roman" w:cs="Times New Roman"/>
      <w:sz w:val="20"/>
      <w:szCs w:val="24"/>
    </w:rPr>
  </w:style>
  <w:style w:type="paragraph" w:customStyle="1" w:styleId="Example">
    <w:name w:val="Example"/>
    <w:basedOn w:val="Normal"/>
    <w:locked/>
    <w:rsid w:val="00960DEA"/>
    <w:pPr>
      <w:spacing w:before="100" w:beforeAutospacing="1" w:after="200" w:line="240" w:lineRule="atLeast"/>
    </w:pPr>
    <w:rPr>
      <w:rFonts w:ascii="Times New Roman" w:eastAsia="Times New Roman" w:hAnsi="Times New Roman" w:cs="Times New Roman"/>
      <w:i/>
      <w:color w:val="FF0000"/>
      <w:szCs w:val="24"/>
    </w:rPr>
  </w:style>
  <w:style w:type="paragraph" w:customStyle="1" w:styleId="Figures">
    <w:name w:val="Figures"/>
    <w:basedOn w:val="Caption"/>
    <w:rsid w:val="00960DEA"/>
  </w:style>
  <w:style w:type="character" w:styleId="FollowedHyperlink">
    <w:name w:val="FollowedHyperlink"/>
    <w:basedOn w:val="DefaultParagraphFont"/>
    <w:uiPriority w:val="99"/>
    <w:rsid w:val="00960DEA"/>
    <w:rPr>
      <w:rFonts w:cs="Times New Roman"/>
      <w:color w:val="800080"/>
      <w:u w:val="single"/>
    </w:rPr>
  </w:style>
  <w:style w:type="paragraph" w:styleId="Footer">
    <w:name w:val="footer"/>
    <w:basedOn w:val="Normal"/>
    <w:link w:val="FooterChar"/>
    <w:uiPriority w:val="99"/>
    <w:rsid w:val="00960DEA"/>
    <w:pPr>
      <w:tabs>
        <w:tab w:val="center" w:pos="4323"/>
        <w:tab w:val="right" w:pos="8647"/>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960DEA"/>
    <w:rPr>
      <w:rFonts w:ascii="Times New Roman" w:eastAsia="Times New Roman" w:hAnsi="Times New Roman" w:cs="Times New Roman"/>
      <w:sz w:val="24"/>
      <w:szCs w:val="24"/>
    </w:rPr>
  </w:style>
  <w:style w:type="character" w:styleId="FootnoteReference">
    <w:name w:val="footnote reference"/>
    <w:basedOn w:val="DefaultParagraphFont"/>
    <w:uiPriority w:val="99"/>
    <w:rsid w:val="00960DEA"/>
    <w:rPr>
      <w:rFonts w:ascii="Century Gothic" w:hAnsi="Century Gothic" w:cs="Times New Roman"/>
      <w:sz w:val="20"/>
      <w:vertAlign w:val="superscript"/>
    </w:rPr>
  </w:style>
  <w:style w:type="paragraph" w:styleId="FootnoteText">
    <w:name w:val="footnote text"/>
    <w:basedOn w:val="Normal"/>
    <w:link w:val="FootnoteTextChar"/>
    <w:uiPriority w:val="99"/>
    <w:rsid w:val="00960DEA"/>
    <w:pPr>
      <w:spacing w:after="0" w:line="240" w:lineRule="auto"/>
    </w:pPr>
    <w:rPr>
      <w:rFonts w:ascii="Times New Roman" w:eastAsia="Times New Roman" w:hAnsi="Times New Roman" w:cs="Times New Roman"/>
      <w:sz w:val="20"/>
      <w:szCs w:val="24"/>
    </w:rPr>
  </w:style>
  <w:style w:type="character" w:customStyle="1" w:styleId="FootnoteTextChar">
    <w:name w:val="Footnote Text Char"/>
    <w:basedOn w:val="DefaultParagraphFont"/>
    <w:link w:val="FootnoteText"/>
    <w:uiPriority w:val="99"/>
    <w:rsid w:val="00960DEA"/>
    <w:rPr>
      <w:rFonts w:ascii="Times New Roman" w:eastAsia="Times New Roman" w:hAnsi="Times New Roman" w:cs="Times New Roman"/>
      <w:sz w:val="20"/>
      <w:szCs w:val="24"/>
    </w:rPr>
  </w:style>
  <w:style w:type="paragraph" w:styleId="Header">
    <w:name w:val="header"/>
    <w:basedOn w:val="Normal"/>
    <w:next w:val="Normal"/>
    <w:link w:val="HeaderChar"/>
    <w:uiPriority w:val="99"/>
    <w:rsid w:val="00960DEA"/>
    <w:pPr>
      <w:tabs>
        <w:tab w:val="center" w:pos="4321"/>
        <w:tab w:val="right" w:pos="8647"/>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960DEA"/>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960DEA"/>
    <w:rPr>
      <w:rFonts w:ascii="Times New Roman Bold" w:eastAsia="Times New Roman" w:hAnsi="Times New Roman Bold" w:cs="Times New Roman"/>
      <w:b/>
      <w:sz w:val="26"/>
      <w:szCs w:val="24"/>
    </w:rPr>
  </w:style>
  <w:style w:type="character" w:customStyle="1" w:styleId="Heading2Char">
    <w:name w:val="Heading 2 Char"/>
    <w:basedOn w:val="DefaultParagraphFont"/>
    <w:link w:val="Heading2"/>
    <w:uiPriority w:val="9"/>
    <w:rsid w:val="004F73B1"/>
    <w:rPr>
      <w:rFonts w:ascii="Times New Roman Bold" w:eastAsia="Times New Roman" w:hAnsi="Times New Roman Bold" w:cs="Times New Roman"/>
      <w:b/>
      <w:szCs w:val="30"/>
    </w:rPr>
  </w:style>
  <w:style w:type="character" w:customStyle="1" w:styleId="Heading3Char">
    <w:name w:val="Heading 3 Char"/>
    <w:basedOn w:val="DefaultParagraphFont"/>
    <w:link w:val="Heading3"/>
    <w:uiPriority w:val="9"/>
    <w:rsid w:val="00960DEA"/>
    <w:rPr>
      <w:rFonts w:ascii="Times New Roman" w:eastAsia="Times New Roman" w:hAnsi="Times New Roman" w:cs="Times New Roman"/>
      <w:i/>
      <w:sz w:val="24"/>
      <w:szCs w:val="30"/>
    </w:rPr>
  </w:style>
  <w:style w:type="paragraph" w:styleId="Index1">
    <w:name w:val="index 1"/>
    <w:basedOn w:val="Normal"/>
    <w:next w:val="Index2"/>
    <w:autoRedefine/>
    <w:uiPriority w:val="99"/>
    <w:rsid w:val="00960DEA"/>
    <w:pPr>
      <w:spacing w:after="120" w:line="260" w:lineRule="atLeast"/>
      <w:ind w:left="220" w:hanging="220"/>
    </w:pPr>
    <w:rPr>
      <w:rFonts w:ascii="Century Gothic" w:eastAsia="Times New Roman" w:hAnsi="Century Gothic" w:cs="Times New Roman"/>
      <w:color w:val="000000"/>
      <w:szCs w:val="20"/>
      <w:lang w:val="en-US"/>
    </w:rPr>
  </w:style>
  <w:style w:type="paragraph" w:styleId="Index2">
    <w:name w:val="index 2"/>
    <w:basedOn w:val="Normal"/>
    <w:autoRedefine/>
    <w:uiPriority w:val="99"/>
    <w:rsid w:val="00960DEA"/>
    <w:pPr>
      <w:spacing w:after="120" w:line="260" w:lineRule="atLeast"/>
      <w:ind w:left="440" w:hanging="220"/>
    </w:pPr>
    <w:rPr>
      <w:rFonts w:ascii="Century Gothic" w:eastAsia="Times New Roman" w:hAnsi="Century Gothic" w:cs="Times New Roman"/>
      <w:color w:val="000000"/>
      <w:szCs w:val="20"/>
      <w:lang w:val="en-US"/>
    </w:rPr>
  </w:style>
  <w:style w:type="paragraph" w:styleId="Index3">
    <w:name w:val="index 3"/>
    <w:basedOn w:val="Normal"/>
    <w:autoRedefine/>
    <w:uiPriority w:val="99"/>
    <w:rsid w:val="00960DEA"/>
    <w:pPr>
      <w:spacing w:after="120" w:line="260" w:lineRule="atLeast"/>
      <w:ind w:left="660" w:hanging="220"/>
    </w:pPr>
    <w:rPr>
      <w:rFonts w:ascii="Century Gothic" w:eastAsia="Times New Roman" w:hAnsi="Century Gothic" w:cs="Times New Roman"/>
      <w:color w:val="000000"/>
      <w:szCs w:val="20"/>
      <w:lang w:val="en-US"/>
    </w:rPr>
  </w:style>
  <w:style w:type="paragraph" w:styleId="Index4">
    <w:name w:val="index 4"/>
    <w:basedOn w:val="Normal"/>
    <w:autoRedefine/>
    <w:uiPriority w:val="99"/>
    <w:rsid w:val="00960DEA"/>
    <w:pPr>
      <w:spacing w:after="120" w:line="260" w:lineRule="atLeast"/>
      <w:ind w:left="880" w:hanging="220"/>
    </w:pPr>
    <w:rPr>
      <w:rFonts w:ascii="Century Gothic" w:eastAsia="Times New Roman" w:hAnsi="Century Gothic" w:cs="Times New Roman"/>
      <w:color w:val="000000"/>
      <w:szCs w:val="20"/>
      <w:lang w:val="en-US"/>
    </w:rPr>
  </w:style>
  <w:style w:type="paragraph" w:styleId="Index5">
    <w:name w:val="index 5"/>
    <w:basedOn w:val="Normal"/>
    <w:autoRedefine/>
    <w:uiPriority w:val="99"/>
    <w:rsid w:val="00960DEA"/>
    <w:pPr>
      <w:spacing w:after="120" w:line="260" w:lineRule="atLeast"/>
      <w:ind w:left="1100" w:hanging="220"/>
    </w:pPr>
    <w:rPr>
      <w:rFonts w:ascii="Century Gothic" w:eastAsia="Times New Roman" w:hAnsi="Century Gothic" w:cs="Times New Roman"/>
      <w:color w:val="000000"/>
      <w:szCs w:val="20"/>
      <w:lang w:val="en-US"/>
    </w:rPr>
  </w:style>
  <w:style w:type="paragraph" w:styleId="Index6">
    <w:name w:val="index 6"/>
    <w:basedOn w:val="Normal"/>
    <w:autoRedefine/>
    <w:uiPriority w:val="99"/>
    <w:rsid w:val="00960DEA"/>
    <w:pPr>
      <w:spacing w:after="120" w:line="260" w:lineRule="atLeast"/>
      <w:ind w:left="1320" w:hanging="220"/>
    </w:pPr>
    <w:rPr>
      <w:rFonts w:ascii="Century Gothic" w:eastAsia="Times New Roman" w:hAnsi="Century Gothic" w:cs="Times New Roman"/>
      <w:color w:val="000000"/>
      <w:szCs w:val="20"/>
      <w:lang w:val="en-US"/>
    </w:rPr>
  </w:style>
  <w:style w:type="paragraph" w:styleId="Index7">
    <w:name w:val="index 7"/>
    <w:basedOn w:val="Normal"/>
    <w:autoRedefine/>
    <w:uiPriority w:val="99"/>
    <w:rsid w:val="00960DEA"/>
    <w:pPr>
      <w:spacing w:after="120" w:line="260" w:lineRule="atLeast"/>
      <w:ind w:left="1540" w:hanging="220"/>
    </w:pPr>
    <w:rPr>
      <w:rFonts w:ascii="Century Gothic" w:eastAsia="Times New Roman" w:hAnsi="Century Gothic" w:cs="Times New Roman"/>
      <w:color w:val="000000"/>
      <w:szCs w:val="20"/>
      <w:lang w:val="en-US"/>
    </w:rPr>
  </w:style>
  <w:style w:type="paragraph" w:styleId="Index8">
    <w:name w:val="index 8"/>
    <w:basedOn w:val="Normal"/>
    <w:autoRedefine/>
    <w:uiPriority w:val="99"/>
    <w:rsid w:val="00960DEA"/>
    <w:pPr>
      <w:spacing w:after="120" w:line="260" w:lineRule="atLeast"/>
      <w:ind w:left="1760" w:hanging="220"/>
    </w:pPr>
    <w:rPr>
      <w:rFonts w:ascii="Century Gothic" w:eastAsia="Times New Roman" w:hAnsi="Century Gothic" w:cs="Times New Roman"/>
      <w:color w:val="000000"/>
      <w:szCs w:val="20"/>
      <w:lang w:val="en-US"/>
    </w:rPr>
  </w:style>
  <w:style w:type="paragraph" w:styleId="Index9">
    <w:name w:val="index 9"/>
    <w:basedOn w:val="Normal"/>
    <w:autoRedefine/>
    <w:uiPriority w:val="99"/>
    <w:rsid w:val="00960DEA"/>
    <w:pPr>
      <w:spacing w:after="120" w:line="260" w:lineRule="atLeast"/>
      <w:ind w:left="1980" w:hanging="220"/>
    </w:pPr>
    <w:rPr>
      <w:rFonts w:ascii="Century Gothic" w:eastAsia="Times New Roman" w:hAnsi="Century Gothic" w:cs="Times New Roman"/>
      <w:color w:val="000000"/>
      <w:szCs w:val="20"/>
      <w:lang w:val="en-US"/>
    </w:rPr>
  </w:style>
  <w:style w:type="paragraph" w:styleId="IndexHeading">
    <w:name w:val="index heading"/>
    <w:basedOn w:val="Normal"/>
    <w:next w:val="Index1"/>
    <w:uiPriority w:val="99"/>
    <w:rsid w:val="00960DEA"/>
    <w:pPr>
      <w:spacing w:after="120" w:line="260" w:lineRule="atLeast"/>
    </w:pPr>
    <w:rPr>
      <w:rFonts w:ascii="Century Gothic" w:eastAsia="Times New Roman" w:hAnsi="Century Gothic" w:cs="Arial"/>
      <w:b/>
      <w:bCs/>
      <w:color w:val="000000"/>
      <w:sz w:val="24"/>
      <w:szCs w:val="20"/>
      <w:lang w:val="en-US"/>
    </w:rPr>
  </w:style>
  <w:style w:type="paragraph" w:styleId="List">
    <w:name w:val="List"/>
    <w:basedOn w:val="Normal"/>
    <w:uiPriority w:val="99"/>
    <w:rsid w:val="00960DEA"/>
    <w:pPr>
      <w:spacing w:after="0" w:line="240" w:lineRule="auto"/>
      <w:ind w:left="567" w:hanging="567"/>
    </w:pPr>
    <w:rPr>
      <w:rFonts w:ascii="Times New Roman" w:eastAsia="Times New Roman" w:hAnsi="Times New Roman" w:cs="Times New Roman"/>
      <w:sz w:val="24"/>
      <w:szCs w:val="24"/>
    </w:rPr>
  </w:style>
  <w:style w:type="paragraph" w:styleId="List2">
    <w:name w:val="List 2"/>
    <w:basedOn w:val="Normal"/>
    <w:uiPriority w:val="99"/>
    <w:rsid w:val="00960DEA"/>
    <w:pPr>
      <w:spacing w:after="0" w:line="240" w:lineRule="auto"/>
      <w:ind w:left="1134" w:hanging="567"/>
    </w:pPr>
    <w:rPr>
      <w:rFonts w:ascii="Times New Roman" w:eastAsia="Times New Roman" w:hAnsi="Times New Roman" w:cs="Times New Roman"/>
      <w:sz w:val="24"/>
      <w:szCs w:val="24"/>
    </w:rPr>
  </w:style>
  <w:style w:type="character" w:customStyle="1" w:styleId="ListParagraphChar">
    <w:name w:val="List Paragraph Char"/>
    <w:basedOn w:val="DefaultParagraphFont"/>
    <w:link w:val="ListParagraph"/>
    <w:uiPriority w:val="34"/>
    <w:rsid w:val="005F0597"/>
  </w:style>
  <w:style w:type="character" w:styleId="Hyperlink">
    <w:name w:val="Hyperlink"/>
    <w:basedOn w:val="DefaultParagraphFont"/>
    <w:uiPriority w:val="99"/>
    <w:unhideWhenUsed/>
    <w:rsid w:val="00A936EE"/>
    <w:rPr>
      <w:color w:val="0563C1" w:themeColor="hyperlink"/>
      <w:u w:val="single"/>
    </w:rPr>
  </w:style>
  <w:style w:type="character" w:styleId="UnresolvedMention">
    <w:name w:val="Unresolved Mention"/>
    <w:basedOn w:val="DefaultParagraphFont"/>
    <w:uiPriority w:val="99"/>
    <w:semiHidden/>
    <w:unhideWhenUsed/>
    <w:rsid w:val="00A936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www.fpm.org.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8</Pages>
  <Words>3237</Words>
  <Characters>18452</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ic Gabbay</dc:creator>
  <cp:keywords/>
  <dc:description/>
  <cp:lastModifiedBy>Ben Cottam</cp:lastModifiedBy>
  <cp:revision>5</cp:revision>
  <dcterms:created xsi:type="dcterms:W3CDTF">2021-06-25T16:12:00Z</dcterms:created>
  <dcterms:modified xsi:type="dcterms:W3CDTF">2021-06-25T16:20:00Z</dcterms:modified>
</cp:coreProperties>
</file>